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6DA7AF" w14:textId="417F7955" w:rsidR="00835CAC" w:rsidRPr="00A177A1" w:rsidRDefault="00E1755A" w:rsidP="00F77D03">
      <w:pPr>
        <w:pStyle w:val="Heading1"/>
        <w:spacing w:line="480" w:lineRule="auto"/>
        <w:jc w:val="center"/>
        <w:rPr>
          <w:b/>
          <w:color w:val="auto"/>
        </w:rPr>
      </w:pPr>
      <w:bookmarkStart w:id="0" w:name="_GoBack"/>
      <w:bookmarkEnd w:id="0"/>
      <w:r w:rsidRPr="00A177A1">
        <w:rPr>
          <w:b/>
          <w:color w:val="auto"/>
        </w:rPr>
        <w:t>R</w:t>
      </w:r>
      <w:r w:rsidR="00835CAC" w:rsidRPr="00A177A1">
        <w:rPr>
          <w:b/>
          <w:color w:val="auto"/>
        </w:rPr>
        <w:t xml:space="preserve">isk </w:t>
      </w:r>
      <w:r w:rsidR="00F6205B" w:rsidRPr="00A177A1">
        <w:rPr>
          <w:b/>
          <w:color w:val="auto"/>
        </w:rPr>
        <w:t xml:space="preserve">factors mediating </w:t>
      </w:r>
      <w:r w:rsidR="00D47414" w:rsidRPr="00A177A1">
        <w:rPr>
          <w:b/>
          <w:color w:val="auto"/>
        </w:rPr>
        <w:t xml:space="preserve">the effect of </w:t>
      </w:r>
      <w:r w:rsidR="00743D50" w:rsidRPr="00A177A1">
        <w:rPr>
          <w:b/>
          <w:color w:val="auto"/>
        </w:rPr>
        <w:t>body-</w:t>
      </w:r>
      <w:r w:rsidR="00D47414" w:rsidRPr="00A177A1">
        <w:rPr>
          <w:b/>
          <w:color w:val="auto"/>
        </w:rPr>
        <w:t xml:space="preserve">mass index and waist-to-hip ratio on cardiovascular outcomes: Mendelian randomization </w:t>
      </w:r>
      <w:r w:rsidRPr="00A177A1">
        <w:rPr>
          <w:b/>
          <w:color w:val="auto"/>
        </w:rPr>
        <w:t>analysis</w:t>
      </w:r>
    </w:p>
    <w:p w14:paraId="6CD6DB9A" w14:textId="77777777" w:rsidR="006808A5" w:rsidRPr="00A177A1" w:rsidRDefault="006808A5" w:rsidP="00F77D03">
      <w:pPr>
        <w:spacing w:line="480" w:lineRule="auto"/>
      </w:pPr>
    </w:p>
    <w:p w14:paraId="4DC69487" w14:textId="4995F704" w:rsidR="004F38B5" w:rsidRPr="00A177A1" w:rsidRDefault="006808A5" w:rsidP="00F77D03">
      <w:pPr>
        <w:pStyle w:val="Heading2"/>
        <w:spacing w:line="480" w:lineRule="auto"/>
        <w:jc w:val="center"/>
        <w:rPr>
          <w:b/>
          <w:color w:val="auto"/>
        </w:rPr>
      </w:pPr>
      <w:r w:rsidRPr="00A177A1">
        <w:rPr>
          <w:b/>
          <w:color w:val="auto"/>
        </w:rPr>
        <w:t>Short title: Cardiometabolic mediators of obesity</w:t>
      </w:r>
    </w:p>
    <w:p w14:paraId="19323BEF" w14:textId="77777777" w:rsidR="006808A5" w:rsidRPr="00A177A1" w:rsidRDefault="006808A5" w:rsidP="00F77D03">
      <w:pPr>
        <w:spacing w:line="480" w:lineRule="auto"/>
      </w:pPr>
    </w:p>
    <w:p w14:paraId="3456A8B0" w14:textId="448EDE2D" w:rsidR="00885CA0" w:rsidRPr="00A177A1" w:rsidRDefault="00F67621" w:rsidP="00F77D03">
      <w:pPr>
        <w:spacing w:line="480" w:lineRule="auto"/>
        <w:jc w:val="center"/>
        <w:rPr>
          <w:rFonts w:cstheme="minorHAnsi"/>
          <w:vertAlign w:val="superscript"/>
        </w:rPr>
      </w:pPr>
      <w:r w:rsidRPr="00A177A1">
        <w:rPr>
          <w:rFonts w:cstheme="minorHAnsi"/>
        </w:rPr>
        <w:t>Dipender Gill BMBCh</w:t>
      </w:r>
      <w:r w:rsidR="004F72D2" w:rsidRPr="00A177A1">
        <w:rPr>
          <w:rFonts w:cstheme="minorHAnsi"/>
        </w:rPr>
        <w:t xml:space="preserve"> PhD</w:t>
      </w:r>
      <w:r w:rsidR="004F72D2" w:rsidRPr="00A177A1">
        <w:rPr>
          <w:rFonts w:cstheme="minorHAnsi"/>
          <w:vertAlign w:val="superscript"/>
        </w:rPr>
        <w:t>1</w:t>
      </w:r>
      <w:r w:rsidR="00AE1F00" w:rsidRPr="00A177A1">
        <w:rPr>
          <w:rFonts w:cstheme="minorHAnsi"/>
          <w:vertAlign w:val="superscript"/>
        </w:rPr>
        <w:t>-4</w:t>
      </w:r>
      <w:r w:rsidR="004F72D2" w:rsidRPr="00A177A1">
        <w:rPr>
          <w:rFonts w:cstheme="minorHAnsi"/>
        </w:rPr>
        <w:t xml:space="preserve">, </w:t>
      </w:r>
      <w:r w:rsidR="00885CA0" w:rsidRPr="00A177A1">
        <w:rPr>
          <w:rFonts w:cstheme="minorHAnsi"/>
        </w:rPr>
        <w:t>Verena Zuber PhD</w:t>
      </w:r>
      <w:r w:rsidR="00885CA0" w:rsidRPr="00A177A1">
        <w:rPr>
          <w:rFonts w:cstheme="minorHAnsi"/>
          <w:vertAlign w:val="superscript"/>
        </w:rPr>
        <w:t>1,</w:t>
      </w:r>
      <w:r w:rsidR="00AE1F00" w:rsidRPr="00A177A1">
        <w:rPr>
          <w:rFonts w:cstheme="minorHAnsi"/>
          <w:vertAlign w:val="superscript"/>
        </w:rPr>
        <w:t>5</w:t>
      </w:r>
      <w:r w:rsidR="002A38D8" w:rsidRPr="00A177A1">
        <w:rPr>
          <w:rFonts w:cstheme="minorHAnsi"/>
          <w:vertAlign w:val="superscript"/>
        </w:rPr>
        <w:t>,6</w:t>
      </w:r>
      <w:r w:rsidR="00885CA0" w:rsidRPr="00A177A1">
        <w:rPr>
          <w:rFonts w:cstheme="minorHAnsi"/>
        </w:rPr>
        <w:t>, Jesse Dawson M</w:t>
      </w:r>
      <w:r w:rsidR="0005436F" w:rsidRPr="00A177A1">
        <w:rPr>
          <w:rFonts w:cstheme="minorHAnsi"/>
        </w:rPr>
        <w:t>BChB</w:t>
      </w:r>
      <w:r w:rsidR="00885CA0" w:rsidRPr="00A177A1">
        <w:rPr>
          <w:rFonts w:cstheme="minorHAnsi"/>
        </w:rPr>
        <w:t xml:space="preserve"> PhD</w:t>
      </w:r>
      <w:r w:rsidR="002A38D8" w:rsidRPr="00A177A1">
        <w:rPr>
          <w:rFonts w:cstheme="minorHAnsi"/>
          <w:vertAlign w:val="superscript"/>
        </w:rPr>
        <w:t>7</w:t>
      </w:r>
      <w:r w:rsidR="00885CA0" w:rsidRPr="00A177A1">
        <w:rPr>
          <w:rFonts w:cstheme="minorHAnsi"/>
        </w:rPr>
        <w:t xml:space="preserve">, </w:t>
      </w:r>
      <w:r w:rsidR="00C313C7" w:rsidRPr="00A177A1">
        <w:rPr>
          <w:rFonts w:cstheme="minorHAnsi"/>
        </w:rPr>
        <w:t>Jonathan Pearson-Stuttard</w:t>
      </w:r>
      <w:r w:rsidR="00885CA0" w:rsidRPr="00A177A1">
        <w:rPr>
          <w:rFonts w:cstheme="minorHAnsi"/>
        </w:rPr>
        <w:t xml:space="preserve"> </w:t>
      </w:r>
      <w:r w:rsidRPr="00A177A1">
        <w:rPr>
          <w:rFonts w:cstheme="minorHAnsi"/>
        </w:rPr>
        <w:t>BMBCh</w:t>
      </w:r>
      <w:r w:rsidR="002A38D8" w:rsidRPr="00A177A1">
        <w:rPr>
          <w:rFonts w:cstheme="minorHAnsi"/>
          <w:vertAlign w:val="superscript"/>
        </w:rPr>
        <w:t>1,6</w:t>
      </w:r>
      <w:r w:rsidR="00885CA0" w:rsidRPr="00A177A1">
        <w:rPr>
          <w:rFonts w:cstheme="minorHAnsi"/>
        </w:rPr>
        <w:t>, Alice R</w:t>
      </w:r>
      <w:r w:rsidR="00066D75" w:rsidRPr="00A177A1">
        <w:rPr>
          <w:rFonts w:cstheme="minorHAnsi"/>
        </w:rPr>
        <w:t>.</w:t>
      </w:r>
      <w:r w:rsidR="00885CA0" w:rsidRPr="00A177A1">
        <w:rPr>
          <w:rFonts w:cstheme="minorHAnsi"/>
        </w:rPr>
        <w:t xml:space="preserve"> Carter MSc</w:t>
      </w:r>
      <w:r w:rsidR="00AE1F00" w:rsidRPr="00A177A1">
        <w:rPr>
          <w:rFonts w:cstheme="minorHAnsi"/>
          <w:vertAlign w:val="superscript"/>
        </w:rPr>
        <w:t>8</w:t>
      </w:r>
      <w:r w:rsidR="00885CA0" w:rsidRPr="00A177A1">
        <w:rPr>
          <w:rFonts w:cstheme="minorHAnsi"/>
          <w:vertAlign w:val="superscript"/>
        </w:rPr>
        <w:t>,</w:t>
      </w:r>
      <w:r w:rsidR="00AE1F00" w:rsidRPr="00A177A1">
        <w:rPr>
          <w:rFonts w:cstheme="minorHAnsi"/>
          <w:vertAlign w:val="superscript"/>
        </w:rPr>
        <w:t>9</w:t>
      </w:r>
      <w:r w:rsidR="00885CA0" w:rsidRPr="00A177A1">
        <w:rPr>
          <w:rFonts w:cstheme="minorHAnsi"/>
        </w:rPr>
        <w:t xml:space="preserve">, </w:t>
      </w:r>
      <w:r w:rsidR="00C71F20" w:rsidRPr="00A177A1">
        <w:rPr>
          <w:rFonts w:cstheme="minorHAnsi"/>
        </w:rPr>
        <w:t>Eleanor Sanderson PhD</w:t>
      </w:r>
      <w:r w:rsidR="00AE1F00" w:rsidRPr="00A177A1">
        <w:rPr>
          <w:rFonts w:cstheme="minorHAnsi"/>
          <w:vertAlign w:val="superscript"/>
        </w:rPr>
        <w:t>8,9</w:t>
      </w:r>
      <w:r w:rsidR="00C71F20" w:rsidRPr="00A177A1">
        <w:rPr>
          <w:rFonts w:cstheme="minorHAnsi"/>
        </w:rPr>
        <w:t xml:space="preserve">, </w:t>
      </w:r>
      <w:r w:rsidR="00885CA0" w:rsidRPr="00A177A1">
        <w:rPr>
          <w:rFonts w:cstheme="minorHAnsi"/>
        </w:rPr>
        <w:t>Ville Karhunen MSc</w:t>
      </w:r>
      <w:r w:rsidR="00885CA0" w:rsidRPr="00A177A1">
        <w:rPr>
          <w:rFonts w:cstheme="minorHAnsi"/>
          <w:vertAlign w:val="superscript"/>
        </w:rPr>
        <w:t>1</w:t>
      </w:r>
      <w:r w:rsidR="00885CA0" w:rsidRPr="00A177A1">
        <w:rPr>
          <w:rFonts w:cstheme="minorHAnsi"/>
        </w:rPr>
        <w:t>, Michael G. Levin MD</w:t>
      </w:r>
      <w:r w:rsidR="00AE1F00" w:rsidRPr="00A177A1">
        <w:rPr>
          <w:rFonts w:cstheme="minorHAnsi"/>
          <w:vertAlign w:val="superscript"/>
        </w:rPr>
        <w:t>10-12</w:t>
      </w:r>
      <w:r w:rsidR="00885CA0" w:rsidRPr="00A177A1">
        <w:rPr>
          <w:rFonts w:cstheme="minorHAnsi"/>
        </w:rPr>
        <w:t>, Robyn E. Wootton PhD</w:t>
      </w:r>
      <w:r w:rsidR="00AE1F00" w:rsidRPr="00A177A1">
        <w:rPr>
          <w:rFonts w:cstheme="minorHAnsi"/>
          <w:vertAlign w:val="superscript"/>
        </w:rPr>
        <w:t>8</w:t>
      </w:r>
      <w:r w:rsidR="00885CA0" w:rsidRPr="00A177A1">
        <w:rPr>
          <w:rFonts w:cstheme="minorHAnsi"/>
          <w:vertAlign w:val="superscript"/>
        </w:rPr>
        <w:t>,1</w:t>
      </w:r>
      <w:r w:rsidR="00AE1F00" w:rsidRPr="00A177A1">
        <w:rPr>
          <w:rFonts w:cstheme="minorHAnsi"/>
          <w:vertAlign w:val="superscript"/>
        </w:rPr>
        <w:t>3</w:t>
      </w:r>
      <w:r w:rsidR="009B3693" w:rsidRPr="00A177A1">
        <w:rPr>
          <w:rFonts w:cstheme="minorHAnsi"/>
          <w:vertAlign w:val="superscript"/>
        </w:rPr>
        <w:t>,1</w:t>
      </w:r>
      <w:r w:rsidR="00AE1F00" w:rsidRPr="00A177A1">
        <w:rPr>
          <w:rFonts w:cstheme="minorHAnsi"/>
          <w:vertAlign w:val="superscript"/>
        </w:rPr>
        <w:t>4</w:t>
      </w:r>
      <w:r w:rsidR="00885CA0" w:rsidRPr="00A177A1">
        <w:rPr>
          <w:rFonts w:cstheme="minorHAnsi"/>
        </w:rPr>
        <w:t>, VA Million Veteran Program, Derek Klarin MD</w:t>
      </w:r>
      <w:r w:rsidR="00885CA0" w:rsidRPr="00A177A1">
        <w:rPr>
          <w:rFonts w:cstheme="minorHAnsi"/>
          <w:vertAlign w:val="superscript"/>
        </w:rPr>
        <w:t>1</w:t>
      </w:r>
      <w:r w:rsidR="00AE1F00" w:rsidRPr="00A177A1">
        <w:rPr>
          <w:rFonts w:cstheme="minorHAnsi"/>
          <w:vertAlign w:val="superscript"/>
        </w:rPr>
        <w:t>5</w:t>
      </w:r>
      <w:r w:rsidR="00885CA0" w:rsidRPr="00A177A1">
        <w:rPr>
          <w:rFonts w:cstheme="minorHAnsi"/>
          <w:vertAlign w:val="superscript"/>
        </w:rPr>
        <w:t>-1</w:t>
      </w:r>
      <w:r w:rsidR="00AE1F00" w:rsidRPr="00A177A1">
        <w:rPr>
          <w:rFonts w:cstheme="minorHAnsi"/>
          <w:vertAlign w:val="superscript"/>
        </w:rPr>
        <w:t>8</w:t>
      </w:r>
      <w:r w:rsidR="00885CA0" w:rsidRPr="00A177A1">
        <w:rPr>
          <w:rFonts w:cstheme="minorHAnsi"/>
        </w:rPr>
        <w:t>, Philip S. Tsao PhD</w:t>
      </w:r>
      <w:r w:rsidR="00885CA0" w:rsidRPr="00A177A1">
        <w:rPr>
          <w:rFonts w:cstheme="minorHAnsi"/>
          <w:vertAlign w:val="superscript"/>
        </w:rPr>
        <w:t>1</w:t>
      </w:r>
      <w:r w:rsidR="00AE1F00" w:rsidRPr="00A177A1">
        <w:rPr>
          <w:rFonts w:cstheme="minorHAnsi"/>
          <w:vertAlign w:val="superscript"/>
        </w:rPr>
        <w:t>9</w:t>
      </w:r>
      <w:r w:rsidR="00885CA0" w:rsidRPr="00A177A1">
        <w:rPr>
          <w:rFonts w:cstheme="minorHAnsi"/>
          <w:vertAlign w:val="superscript"/>
        </w:rPr>
        <w:t>,</w:t>
      </w:r>
      <w:r w:rsidR="00AE1F00" w:rsidRPr="00A177A1">
        <w:rPr>
          <w:rFonts w:cstheme="minorHAnsi"/>
          <w:vertAlign w:val="superscript"/>
        </w:rPr>
        <w:t>20</w:t>
      </w:r>
      <w:r w:rsidR="00885CA0" w:rsidRPr="00A177A1">
        <w:rPr>
          <w:rFonts w:cstheme="minorHAnsi"/>
        </w:rPr>
        <w:t xml:space="preserve">, </w:t>
      </w:r>
      <w:r w:rsidR="00C313C7" w:rsidRPr="00A177A1">
        <w:rPr>
          <w:rFonts w:cstheme="minorHAnsi"/>
        </w:rPr>
        <w:t>Konstantinos K. Tsilidis PhD</w:t>
      </w:r>
      <w:r w:rsidR="00AE1F00" w:rsidRPr="00A177A1">
        <w:rPr>
          <w:rFonts w:cstheme="minorHAnsi"/>
          <w:vertAlign w:val="superscript"/>
        </w:rPr>
        <w:t>1,21</w:t>
      </w:r>
      <w:r w:rsidR="00C313C7" w:rsidRPr="00A177A1">
        <w:rPr>
          <w:rFonts w:cstheme="minorHAnsi"/>
        </w:rPr>
        <w:t>, Scott M. Damrauer MD</w:t>
      </w:r>
      <w:r w:rsidR="00AE1F00" w:rsidRPr="00A177A1">
        <w:rPr>
          <w:rFonts w:cstheme="minorHAnsi"/>
          <w:vertAlign w:val="superscript"/>
        </w:rPr>
        <w:t>12</w:t>
      </w:r>
      <w:r w:rsidR="00C313C7" w:rsidRPr="00A177A1">
        <w:rPr>
          <w:rFonts w:cstheme="minorHAnsi"/>
          <w:vertAlign w:val="superscript"/>
        </w:rPr>
        <w:t>,</w:t>
      </w:r>
      <w:r w:rsidR="00AE1F00" w:rsidRPr="00A177A1">
        <w:rPr>
          <w:rFonts w:cstheme="minorHAnsi"/>
          <w:vertAlign w:val="superscript"/>
        </w:rPr>
        <w:t>22</w:t>
      </w:r>
      <w:r w:rsidR="00C313C7" w:rsidRPr="00A177A1">
        <w:rPr>
          <w:rFonts w:cstheme="minorHAnsi"/>
        </w:rPr>
        <w:t>, Stephen Burgess PhD</w:t>
      </w:r>
      <w:r w:rsidR="00AE1F00" w:rsidRPr="00A177A1">
        <w:rPr>
          <w:rFonts w:cstheme="minorHAnsi"/>
          <w:vertAlign w:val="superscript"/>
        </w:rPr>
        <w:t>5</w:t>
      </w:r>
      <w:r w:rsidR="00C313C7" w:rsidRPr="00A177A1">
        <w:rPr>
          <w:rFonts w:cstheme="minorHAnsi"/>
          <w:vertAlign w:val="superscript"/>
        </w:rPr>
        <w:t>,</w:t>
      </w:r>
      <w:r w:rsidR="009B3693" w:rsidRPr="00A177A1">
        <w:rPr>
          <w:rFonts w:cstheme="minorHAnsi"/>
          <w:vertAlign w:val="superscript"/>
        </w:rPr>
        <w:t>2</w:t>
      </w:r>
      <w:r w:rsidR="00AE1F00" w:rsidRPr="00A177A1">
        <w:rPr>
          <w:rFonts w:cstheme="minorHAnsi"/>
          <w:vertAlign w:val="superscript"/>
        </w:rPr>
        <w:t>3</w:t>
      </w:r>
      <w:r w:rsidR="00C313C7" w:rsidRPr="00A177A1">
        <w:rPr>
          <w:rFonts w:cstheme="minorHAnsi"/>
        </w:rPr>
        <w:t>, Paul Elliott FMedSci</w:t>
      </w:r>
      <w:r w:rsidR="00C313C7" w:rsidRPr="00A177A1">
        <w:rPr>
          <w:rFonts w:cstheme="minorHAnsi"/>
          <w:vertAlign w:val="superscript"/>
        </w:rPr>
        <w:t>1,</w:t>
      </w:r>
      <w:r w:rsidR="002A38D8" w:rsidRPr="00A177A1">
        <w:rPr>
          <w:rFonts w:cstheme="minorHAnsi"/>
          <w:vertAlign w:val="superscript"/>
        </w:rPr>
        <w:t>6</w:t>
      </w:r>
      <w:r w:rsidR="00C313C7" w:rsidRPr="00A177A1">
        <w:rPr>
          <w:rFonts w:cstheme="minorHAnsi"/>
          <w:vertAlign w:val="superscript"/>
        </w:rPr>
        <w:t>,2</w:t>
      </w:r>
      <w:r w:rsidR="00AE1F00" w:rsidRPr="00A177A1">
        <w:rPr>
          <w:rFonts w:cstheme="minorHAnsi"/>
          <w:vertAlign w:val="superscript"/>
        </w:rPr>
        <w:t>4</w:t>
      </w:r>
      <w:r w:rsidR="00C313C7" w:rsidRPr="00A177A1">
        <w:rPr>
          <w:rFonts w:cstheme="minorHAnsi"/>
          <w:vertAlign w:val="superscript"/>
        </w:rPr>
        <w:t>-2</w:t>
      </w:r>
      <w:r w:rsidR="00AE1F00" w:rsidRPr="00A177A1">
        <w:rPr>
          <w:rFonts w:cstheme="minorHAnsi"/>
          <w:vertAlign w:val="superscript"/>
        </w:rPr>
        <w:t>6</w:t>
      </w:r>
    </w:p>
    <w:p w14:paraId="47400376" w14:textId="0896ED49" w:rsidR="00C313C7" w:rsidRPr="00A177A1" w:rsidRDefault="00C313C7" w:rsidP="00F77D03">
      <w:pPr>
        <w:pStyle w:val="NoSpacing"/>
        <w:spacing w:line="480" w:lineRule="auto"/>
      </w:pPr>
    </w:p>
    <w:p w14:paraId="2119C970" w14:textId="7FED0FB7" w:rsidR="00311B04" w:rsidRPr="00A177A1" w:rsidRDefault="00311B04" w:rsidP="00F77D03">
      <w:pPr>
        <w:pStyle w:val="Heading2"/>
        <w:spacing w:line="480" w:lineRule="auto"/>
        <w:rPr>
          <w:b/>
          <w:color w:val="auto"/>
        </w:rPr>
      </w:pPr>
      <w:r w:rsidRPr="00A177A1">
        <w:rPr>
          <w:b/>
          <w:color w:val="auto"/>
        </w:rPr>
        <w:t>Affiliations</w:t>
      </w:r>
    </w:p>
    <w:p w14:paraId="7AB95C54" w14:textId="10F29871" w:rsidR="009A0D03" w:rsidRPr="00A177A1" w:rsidRDefault="009A0D03" w:rsidP="00F77D03">
      <w:pPr>
        <w:spacing w:after="0" w:line="480" w:lineRule="auto"/>
      </w:pPr>
      <w:r w:rsidRPr="00A177A1">
        <w:rPr>
          <w:vertAlign w:val="superscript"/>
        </w:rPr>
        <w:t>1</w:t>
      </w:r>
      <w:r w:rsidRPr="00A177A1">
        <w:t>Department of Epidemiology and Biostatistics, School of Public Health, Imperial College London, London, UK.</w:t>
      </w:r>
    </w:p>
    <w:p w14:paraId="10FBC168" w14:textId="39FC8FEA" w:rsidR="00AE1F00" w:rsidRPr="00A177A1" w:rsidRDefault="00AE1F00" w:rsidP="00AE1F00">
      <w:pPr>
        <w:spacing w:line="360" w:lineRule="auto"/>
        <w:jc w:val="both"/>
        <w:rPr>
          <w:color w:val="000000" w:themeColor="text1"/>
        </w:rPr>
      </w:pPr>
      <w:r w:rsidRPr="00A177A1">
        <w:rPr>
          <w:color w:val="000000" w:themeColor="text1"/>
          <w:vertAlign w:val="superscript"/>
        </w:rPr>
        <w:t>2</w:t>
      </w:r>
      <w:r w:rsidRPr="00A177A1">
        <w:rPr>
          <w:color w:val="000000" w:themeColor="text1"/>
        </w:rPr>
        <w:t>Clinical Pharmacology and Therapeutics Section, Institute of Medical and Biomedical Education and Institute for Infection and Immunity, St George’s, University of London, London, UK.</w:t>
      </w:r>
    </w:p>
    <w:p w14:paraId="253776BF" w14:textId="731E10E9" w:rsidR="00AE1F00" w:rsidRPr="00A177A1" w:rsidRDefault="00AE1F00" w:rsidP="00AE1F00">
      <w:pPr>
        <w:spacing w:line="360" w:lineRule="auto"/>
        <w:jc w:val="both"/>
        <w:rPr>
          <w:color w:val="000000" w:themeColor="text1"/>
        </w:rPr>
      </w:pPr>
      <w:r w:rsidRPr="00A177A1">
        <w:rPr>
          <w:color w:val="000000" w:themeColor="text1"/>
          <w:vertAlign w:val="superscript"/>
        </w:rPr>
        <w:t>3</w:t>
      </w:r>
      <w:r w:rsidRPr="00A177A1">
        <w:rPr>
          <w:color w:val="000000" w:themeColor="text1"/>
        </w:rPr>
        <w:t>Clinical Pharmacology Group, Pharmacy and Medicines Directorate, St George’s University Hospitals NHS Foundation Trust, London, UK.</w:t>
      </w:r>
    </w:p>
    <w:p w14:paraId="45CEDF06" w14:textId="1E4AF905" w:rsidR="00AE1F00" w:rsidRPr="00A177A1" w:rsidRDefault="00AE1F00" w:rsidP="00AE1F00">
      <w:pPr>
        <w:spacing w:line="360" w:lineRule="auto"/>
        <w:jc w:val="both"/>
        <w:rPr>
          <w:color w:val="000000" w:themeColor="text1"/>
        </w:rPr>
      </w:pPr>
      <w:r w:rsidRPr="00A177A1">
        <w:rPr>
          <w:color w:val="000000" w:themeColor="text1"/>
          <w:vertAlign w:val="superscript"/>
        </w:rPr>
        <w:t>4</w:t>
      </w:r>
      <w:r w:rsidRPr="00A177A1">
        <w:rPr>
          <w:color w:val="000000" w:themeColor="text1"/>
        </w:rPr>
        <w:t>Novo Nordisk Research Centre Oxford, Old Road Campus, Oxford, UK.</w:t>
      </w:r>
    </w:p>
    <w:p w14:paraId="137B1B35" w14:textId="7508F5A2" w:rsidR="009A0D03" w:rsidRPr="00A177A1" w:rsidRDefault="00AE1F00" w:rsidP="00F77D03">
      <w:pPr>
        <w:spacing w:after="0" w:line="480" w:lineRule="auto"/>
      </w:pPr>
      <w:r w:rsidRPr="00A177A1">
        <w:rPr>
          <w:vertAlign w:val="superscript"/>
        </w:rPr>
        <w:t>5</w:t>
      </w:r>
      <w:r w:rsidR="009A0D03" w:rsidRPr="00A177A1">
        <w:t>M</w:t>
      </w:r>
      <w:r w:rsidR="00BC0426" w:rsidRPr="00A177A1">
        <w:t xml:space="preserve">edical </w:t>
      </w:r>
      <w:r w:rsidR="009A0D03" w:rsidRPr="00A177A1">
        <w:t>R</w:t>
      </w:r>
      <w:r w:rsidR="00BC0426" w:rsidRPr="00A177A1">
        <w:t>esearch Council</w:t>
      </w:r>
      <w:r w:rsidR="009A0D03" w:rsidRPr="00A177A1">
        <w:t xml:space="preserve"> Biostatistics Unit, </w:t>
      </w:r>
      <w:r w:rsidR="00D92798" w:rsidRPr="00A177A1">
        <w:t>University of Cambridge</w:t>
      </w:r>
      <w:r w:rsidR="009A0D03" w:rsidRPr="00A177A1">
        <w:t>, Cambridge, UK.</w:t>
      </w:r>
    </w:p>
    <w:p w14:paraId="43B557D2" w14:textId="2F23F786" w:rsidR="004F72D2" w:rsidRPr="00A177A1" w:rsidRDefault="002A38D8" w:rsidP="00F77D03">
      <w:pPr>
        <w:spacing w:after="0" w:line="480" w:lineRule="auto"/>
        <w:rPr>
          <w:rFonts w:cstheme="minorHAnsi"/>
        </w:rPr>
      </w:pPr>
      <w:r w:rsidRPr="00A177A1">
        <w:rPr>
          <w:rFonts w:cstheme="minorHAnsi"/>
          <w:vertAlign w:val="superscript"/>
        </w:rPr>
        <w:t>6</w:t>
      </w:r>
      <w:r w:rsidRPr="00A177A1">
        <w:rPr>
          <w:rFonts w:cstheme="minorHAnsi"/>
        </w:rPr>
        <w:t>Medical Research Council Centre for Environment and Health, School of Public Health, Imperial College London, London, UK.</w:t>
      </w:r>
    </w:p>
    <w:p w14:paraId="3C988B40" w14:textId="31F8E52D" w:rsidR="002A38D8" w:rsidRPr="00A177A1" w:rsidRDefault="002A38D8" w:rsidP="002A38D8">
      <w:pPr>
        <w:spacing w:after="0" w:line="480" w:lineRule="auto"/>
      </w:pPr>
      <w:r w:rsidRPr="00A177A1">
        <w:rPr>
          <w:vertAlign w:val="superscript"/>
        </w:rPr>
        <w:t>7</w:t>
      </w:r>
      <w:r w:rsidRPr="00A177A1">
        <w:t>University of Glasgow, Institute of Cardiovascular and Medical Sciences, Glasgow, UK.</w:t>
      </w:r>
    </w:p>
    <w:p w14:paraId="7F6DCB49" w14:textId="6F95F05D" w:rsidR="004F72D2" w:rsidRPr="00A177A1" w:rsidRDefault="00AE1F00" w:rsidP="00F77D03">
      <w:pPr>
        <w:spacing w:after="0" w:line="480" w:lineRule="auto"/>
        <w:rPr>
          <w:rFonts w:cstheme="minorHAnsi"/>
        </w:rPr>
      </w:pPr>
      <w:r w:rsidRPr="00A177A1">
        <w:rPr>
          <w:rFonts w:cstheme="minorHAnsi"/>
          <w:vertAlign w:val="superscript"/>
        </w:rPr>
        <w:t>8</w:t>
      </w:r>
      <w:r w:rsidR="004F72D2" w:rsidRPr="00A177A1">
        <w:rPr>
          <w:rFonts w:cstheme="minorHAnsi"/>
        </w:rPr>
        <w:t xml:space="preserve">Medical Research Council Integrative Epidemiology Unit, University of Bristol, </w:t>
      </w:r>
      <w:r w:rsidR="00BC0426" w:rsidRPr="00A177A1">
        <w:rPr>
          <w:rFonts w:cstheme="minorHAnsi"/>
        </w:rPr>
        <w:t>Bristol</w:t>
      </w:r>
      <w:r w:rsidR="004F72D2" w:rsidRPr="00A177A1">
        <w:rPr>
          <w:rFonts w:cstheme="minorHAnsi"/>
        </w:rPr>
        <w:t xml:space="preserve">, </w:t>
      </w:r>
      <w:r w:rsidR="00BC0426" w:rsidRPr="00A177A1">
        <w:rPr>
          <w:rFonts w:cstheme="minorHAnsi"/>
        </w:rPr>
        <w:t>UK</w:t>
      </w:r>
      <w:r w:rsidR="004F72D2" w:rsidRPr="00A177A1">
        <w:rPr>
          <w:rFonts w:cstheme="minorHAnsi"/>
        </w:rPr>
        <w:t xml:space="preserve">. </w:t>
      </w:r>
    </w:p>
    <w:p w14:paraId="55150F6E" w14:textId="0ACDB408" w:rsidR="004F72D2" w:rsidRPr="00A177A1" w:rsidRDefault="00AE1F00" w:rsidP="00F77D03">
      <w:pPr>
        <w:spacing w:after="0" w:line="480" w:lineRule="auto"/>
        <w:rPr>
          <w:rFonts w:cstheme="minorHAnsi"/>
        </w:rPr>
      </w:pPr>
      <w:r w:rsidRPr="00A177A1">
        <w:rPr>
          <w:rFonts w:cstheme="minorHAnsi"/>
          <w:vertAlign w:val="superscript"/>
        </w:rPr>
        <w:lastRenderedPageBreak/>
        <w:t>9</w:t>
      </w:r>
      <w:r w:rsidR="004F72D2" w:rsidRPr="00A177A1">
        <w:rPr>
          <w:rFonts w:cstheme="minorHAnsi"/>
        </w:rPr>
        <w:t>Population Health Sciences, Bristol Medical School, University of Bristol, Bristol, U</w:t>
      </w:r>
      <w:r w:rsidR="00BC0426" w:rsidRPr="00A177A1">
        <w:rPr>
          <w:rFonts w:cstheme="minorHAnsi"/>
        </w:rPr>
        <w:t>K</w:t>
      </w:r>
      <w:r w:rsidR="004F72D2" w:rsidRPr="00A177A1">
        <w:rPr>
          <w:rFonts w:cstheme="minorHAnsi"/>
        </w:rPr>
        <w:t>.</w:t>
      </w:r>
    </w:p>
    <w:p w14:paraId="621EF702" w14:textId="7844DBFC" w:rsidR="00B77815" w:rsidRPr="00A177A1" w:rsidRDefault="00AE1F00" w:rsidP="00F77D03">
      <w:pPr>
        <w:spacing w:after="0" w:line="480" w:lineRule="auto"/>
        <w:rPr>
          <w:rFonts w:cstheme="minorHAnsi"/>
        </w:rPr>
      </w:pPr>
      <w:r w:rsidRPr="00A177A1">
        <w:rPr>
          <w:rFonts w:cstheme="minorHAnsi"/>
          <w:vertAlign w:val="superscript"/>
        </w:rPr>
        <w:t>10</w:t>
      </w:r>
      <w:r w:rsidR="00B77815" w:rsidRPr="00A177A1">
        <w:rPr>
          <w:rFonts w:cstheme="minorHAnsi"/>
        </w:rPr>
        <w:t>Division of Cardiovascular Medicine, University of Pennsylvania Perelman School of</w:t>
      </w:r>
    </w:p>
    <w:p w14:paraId="58F6ED8E" w14:textId="60C00FB0" w:rsidR="00B77815" w:rsidRPr="00A177A1" w:rsidRDefault="00B77815" w:rsidP="00F77D03">
      <w:pPr>
        <w:spacing w:after="0" w:line="480" w:lineRule="auto"/>
        <w:rPr>
          <w:rFonts w:cstheme="minorHAnsi"/>
        </w:rPr>
      </w:pPr>
      <w:r w:rsidRPr="00A177A1">
        <w:rPr>
          <w:rFonts w:cstheme="minorHAnsi"/>
        </w:rPr>
        <w:t>Medicine, Pennsylvania, USA.</w:t>
      </w:r>
    </w:p>
    <w:p w14:paraId="0064E33B" w14:textId="0801EF9E" w:rsidR="00B77815" w:rsidRPr="00A177A1" w:rsidRDefault="00AE1F00" w:rsidP="00F77D03">
      <w:pPr>
        <w:spacing w:after="0" w:line="480" w:lineRule="auto"/>
        <w:rPr>
          <w:rFonts w:cstheme="minorHAnsi"/>
        </w:rPr>
      </w:pPr>
      <w:r w:rsidRPr="00A177A1">
        <w:rPr>
          <w:rFonts w:cstheme="minorHAnsi"/>
          <w:vertAlign w:val="superscript"/>
        </w:rPr>
        <w:t>11</w:t>
      </w:r>
      <w:r w:rsidR="00B77815" w:rsidRPr="00A177A1">
        <w:rPr>
          <w:rFonts w:cstheme="minorHAnsi"/>
        </w:rPr>
        <w:t>Department of Medicine, University of Pennsylvan</w:t>
      </w:r>
      <w:r w:rsidR="00BC0426" w:rsidRPr="00A177A1">
        <w:rPr>
          <w:rFonts w:cstheme="minorHAnsi"/>
        </w:rPr>
        <w:t>ia Perelman School of Medicine</w:t>
      </w:r>
      <w:r w:rsidR="00B77815" w:rsidRPr="00A177A1">
        <w:rPr>
          <w:rFonts w:cstheme="minorHAnsi"/>
        </w:rPr>
        <w:t>, Pennsylvania, USA.</w:t>
      </w:r>
    </w:p>
    <w:p w14:paraId="7B4AA9E2" w14:textId="100F1DD4" w:rsidR="00B77815" w:rsidRPr="00A177A1" w:rsidRDefault="00AE1F00" w:rsidP="00F77D03">
      <w:pPr>
        <w:spacing w:after="0" w:line="480" w:lineRule="auto"/>
        <w:rPr>
          <w:rFonts w:cstheme="minorHAnsi"/>
        </w:rPr>
      </w:pPr>
      <w:r w:rsidRPr="00A177A1">
        <w:rPr>
          <w:rFonts w:cstheme="minorHAnsi"/>
          <w:vertAlign w:val="superscript"/>
        </w:rPr>
        <w:t>12</w:t>
      </w:r>
      <w:r w:rsidR="00B77815" w:rsidRPr="00A177A1">
        <w:rPr>
          <w:rFonts w:cstheme="minorHAnsi"/>
        </w:rPr>
        <w:t>Corporal Michael</w:t>
      </w:r>
      <w:r w:rsidR="00BC0426" w:rsidRPr="00A177A1">
        <w:rPr>
          <w:rFonts w:cstheme="minorHAnsi"/>
        </w:rPr>
        <w:t xml:space="preserve"> J. Crescenz VA Medical Center</w:t>
      </w:r>
      <w:r w:rsidR="00B77815" w:rsidRPr="00A177A1">
        <w:rPr>
          <w:rFonts w:cstheme="minorHAnsi"/>
        </w:rPr>
        <w:t>, Pennsylvania, USA.</w:t>
      </w:r>
    </w:p>
    <w:p w14:paraId="1A42D143" w14:textId="0B915BD8" w:rsidR="009A0D03" w:rsidRPr="00A177A1" w:rsidRDefault="00AE1F00" w:rsidP="00F77D03">
      <w:pPr>
        <w:spacing w:after="0" w:line="480" w:lineRule="auto"/>
        <w:rPr>
          <w:rFonts w:cs="Helvetica"/>
          <w:iCs/>
          <w:szCs w:val="18"/>
          <w:shd w:val="clear" w:color="auto" w:fill="FFFFFF"/>
        </w:rPr>
      </w:pPr>
      <w:r w:rsidRPr="00A177A1">
        <w:rPr>
          <w:rFonts w:cs="Helvetica"/>
          <w:iCs/>
          <w:szCs w:val="18"/>
          <w:shd w:val="clear" w:color="auto" w:fill="FFFFFF"/>
          <w:vertAlign w:val="superscript"/>
        </w:rPr>
        <w:t>13</w:t>
      </w:r>
      <w:r w:rsidR="009B3693" w:rsidRPr="00A177A1">
        <w:rPr>
          <w:rFonts w:cs="Helvetica"/>
          <w:iCs/>
          <w:szCs w:val="18"/>
          <w:shd w:val="clear" w:color="auto" w:fill="FFFFFF"/>
        </w:rPr>
        <w:t>School of Psychological Science, University of Bristol, Bristol, UK.</w:t>
      </w:r>
    </w:p>
    <w:p w14:paraId="660DE876" w14:textId="718F6472" w:rsidR="009B3693" w:rsidRPr="00A177A1" w:rsidRDefault="00AE1F00" w:rsidP="00F77D03">
      <w:pPr>
        <w:spacing w:after="0" w:line="480" w:lineRule="auto"/>
        <w:rPr>
          <w:rFonts w:cs="Helvetica"/>
          <w:iCs/>
          <w:szCs w:val="18"/>
          <w:shd w:val="clear" w:color="auto" w:fill="FFFFFF"/>
        </w:rPr>
      </w:pPr>
      <w:r w:rsidRPr="00A177A1">
        <w:rPr>
          <w:rFonts w:cs="Helvetica"/>
          <w:iCs/>
          <w:szCs w:val="18"/>
          <w:shd w:val="clear" w:color="auto" w:fill="FFFFFF"/>
          <w:vertAlign w:val="superscript"/>
        </w:rPr>
        <w:t>14</w:t>
      </w:r>
      <w:r w:rsidR="009B3693" w:rsidRPr="00A177A1">
        <w:rPr>
          <w:rFonts w:cs="Helvetica"/>
          <w:iCs/>
          <w:szCs w:val="18"/>
          <w:shd w:val="clear" w:color="auto" w:fill="FFFFFF"/>
        </w:rPr>
        <w:t xml:space="preserve">National Institute for Health Research Biomedical Research Centre, University Hospitals Bristol </w:t>
      </w:r>
      <w:r w:rsidR="008F7220" w:rsidRPr="00A177A1">
        <w:rPr>
          <w:rFonts w:cs="Helvetica"/>
          <w:iCs/>
          <w:szCs w:val="18"/>
          <w:shd w:val="clear" w:color="auto" w:fill="FFFFFF"/>
        </w:rPr>
        <w:t>NHS</w:t>
      </w:r>
      <w:r w:rsidR="009B3693" w:rsidRPr="00A177A1">
        <w:rPr>
          <w:rFonts w:cs="Helvetica"/>
          <w:iCs/>
          <w:szCs w:val="18"/>
          <w:shd w:val="clear" w:color="auto" w:fill="FFFFFF"/>
        </w:rPr>
        <w:t xml:space="preserve"> Foundation Trust and the University of Bristol, Bristol, UK.</w:t>
      </w:r>
    </w:p>
    <w:p w14:paraId="4B74AF75" w14:textId="3C9755F1" w:rsidR="009A0D03" w:rsidRPr="00A177A1" w:rsidRDefault="00BC0426" w:rsidP="00F77D03">
      <w:pPr>
        <w:spacing w:after="0" w:line="480" w:lineRule="auto"/>
      </w:pPr>
      <w:r w:rsidRPr="00A177A1">
        <w:rPr>
          <w:vertAlign w:val="superscript"/>
        </w:rPr>
        <w:t>1</w:t>
      </w:r>
      <w:r w:rsidR="00AE1F00" w:rsidRPr="00A177A1">
        <w:rPr>
          <w:vertAlign w:val="superscript"/>
        </w:rPr>
        <w:t>5</w:t>
      </w:r>
      <w:r w:rsidR="009A0D03" w:rsidRPr="00A177A1">
        <w:t>Malcom Randall VA Medical Center, Gainesville, Florida, USA.</w:t>
      </w:r>
    </w:p>
    <w:p w14:paraId="567BF68A" w14:textId="374DA890" w:rsidR="009A0D03" w:rsidRPr="00A177A1" w:rsidRDefault="009A0D03" w:rsidP="00F77D03">
      <w:pPr>
        <w:spacing w:after="0" w:line="480" w:lineRule="auto"/>
      </w:pPr>
      <w:r w:rsidRPr="00A177A1">
        <w:rPr>
          <w:vertAlign w:val="superscript"/>
        </w:rPr>
        <w:t>1</w:t>
      </w:r>
      <w:r w:rsidR="00AE1F00" w:rsidRPr="00A177A1">
        <w:rPr>
          <w:vertAlign w:val="superscript"/>
        </w:rPr>
        <w:t>6</w:t>
      </w:r>
      <w:r w:rsidRPr="00A177A1">
        <w:t>Center for Genomic Medicine, Massachusetts General Hospital, Harvard Medical School, Massachusetts, USA.</w:t>
      </w:r>
    </w:p>
    <w:p w14:paraId="6CAE0092" w14:textId="64789D9E" w:rsidR="009A0D03" w:rsidRPr="00A177A1" w:rsidRDefault="00AE1F00" w:rsidP="00F77D03">
      <w:pPr>
        <w:spacing w:after="0" w:line="480" w:lineRule="auto"/>
      </w:pPr>
      <w:r w:rsidRPr="00A177A1">
        <w:rPr>
          <w:vertAlign w:val="superscript"/>
        </w:rPr>
        <w:t>17</w:t>
      </w:r>
      <w:r w:rsidR="009A0D03" w:rsidRPr="00A177A1">
        <w:t>Program in Medical and Population Genetics, Broad Institute of MIT and Harvard, Massachusetts, USA.</w:t>
      </w:r>
    </w:p>
    <w:p w14:paraId="78F789F7" w14:textId="118C2C5A" w:rsidR="009A0D03" w:rsidRPr="00A177A1" w:rsidRDefault="00AE1F00" w:rsidP="00F77D03">
      <w:pPr>
        <w:spacing w:after="0" w:line="480" w:lineRule="auto"/>
      </w:pPr>
      <w:r w:rsidRPr="00A177A1">
        <w:rPr>
          <w:vertAlign w:val="superscript"/>
        </w:rPr>
        <w:t>18</w:t>
      </w:r>
      <w:r w:rsidR="009A0D03" w:rsidRPr="00A177A1">
        <w:t>Division of Vascular Surgery and Endovascular Therapy, University of Florida School of Medicine, Gainesville, Florida, USA.</w:t>
      </w:r>
    </w:p>
    <w:p w14:paraId="348293A7" w14:textId="3E8A2A5F" w:rsidR="009A0D03" w:rsidRPr="00A177A1" w:rsidRDefault="00AE1F00" w:rsidP="00F77D03">
      <w:pPr>
        <w:spacing w:after="0" w:line="480" w:lineRule="auto"/>
      </w:pPr>
      <w:r w:rsidRPr="00A177A1">
        <w:rPr>
          <w:vertAlign w:val="superscript"/>
        </w:rPr>
        <w:t>19</w:t>
      </w:r>
      <w:r w:rsidR="009A0D03" w:rsidRPr="00A177A1">
        <w:t>VA Palo Alto Health Care System, California, USA.</w:t>
      </w:r>
    </w:p>
    <w:p w14:paraId="25D9EDC0" w14:textId="70CE9A50" w:rsidR="009A0D03" w:rsidRPr="00A177A1" w:rsidRDefault="00AE1F00" w:rsidP="00F77D03">
      <w:pPr>
        <w:spacing w:after="0" w:line="480" w:lineRule="auto"/>
      </w:pPr>
      <w:r w:rsidRPr="00A177A1">
        <w:rPr>
          <w:vertAlign w:val="superscript"/>
        </w:rPr>
        <w:t>20</w:t>
      </w:r>
      <w:r w:rsidR="009A0D03" w:rsidRPr="00A177A1">
        <w:t>Department of Medicine, Stanford University School of Medicine, California, USA.</w:t>
      </w:r>
    </w:p>
    <w:p w14:paraId="398B8700" w14:textId="5306774C" w:rsidR="009A0D03" w:rsidRPr="00A177A1" w:rsidRDefault="00AE1F00" w:rsidP="00F77D03">
      <w:pPr>
        <w:spacing w:after="0" w:line="480" w:lineRule="auto"/>
      </w:pPr>
      <w:r w:rsidRPr="00A177A1">
        <w:rPr>
          <w:vertAlign w:val="superscript"/>
        </w:rPr>
        <w:t>21</w:t>
      </w:r>
      <w:r w:rsidR="009A0D03" w:rsidRPr="00A177A1">
        <w:t>Department of Hygiene and Epidemiology, University of Ioannina Medical School, Ioannina, Greece.</w:t>
      </w:r>
    </w:p>
    <w:p w14:paraId="4F5F5CC8" w14:textId="42917E08" w:rsidR="009A0D03" w:rsidRPr="00A177A1" w:rsidRDefault="00AE1F00" w:rsidP="00F77D03">
      <w:pPr>
        <w:spacing w:after="0" w:line="480" w:lineRule="auto"/>
      </w:pPr>
      <w:r w:rsidRPr="00A177A1">
        <w:rPr>
          <w:vertAlign w:val="superscript"/>
        </w:rPr>
        <w:t>22</w:t>
      </w:r>
      <w:r w:rsidR="009A0D03" w:rsidRPr="00A177A1">
        <w:t>Department of Surgery, University of Pennsylvania Perelman School of Medicine, Philadelphia, USA.</w:t>
      </w:r>
    </w:p>
    <w:p w14:paraId="7F573931" w14:textId="65414FB2" w:rsidR="00B77815" w:rsidRPr="00A177A1" w:rsidRDefault="00AE1F00" w:rsidP="00F77D03">
      <w:pPr>
        <w:spacing w:after="0" w:line="480" w:lineRule="auto"/>
      </w:pPr>
      <w:r w:rsidRPr="00A177A1">
        <w:rPr>
          <w:vertAlign w:val="superscript"/>
        </w:rPr>
        <w:t>23</w:t>
      </w:r>
      <w:r w:rsidR="00B77815" w:rsidRPr="00A177A1">
        <w:t>Cardiovascular Epidemiology Unit, Department of Public Health and Primary Care, University of C</w:t>
      </w:r>
      <w:r w:rsidRPr="00A177A1">
        <w:t>a</w:t>
      </w:r>
      <w:r w:rsidR="00B77815" w:rsidRPr="00A177A1">
        <w:t>mbridge, Cambridge, UK.</w:t>
      </w:r>
    </w:p>
    <w:p w14:paraId="75124088" w14:textId="13ACC2C8" w:rsidR="00B77815" w:rsidRPr="00A177A1" w:rsidRDefault="00AE1F00" w:rsidP="00F77D03">
      <w:pPr>
        <w:spacing w:after="0" w:line="480" w:lineRule="auto"/>
      </w:pPr>
      <w:r w:rsidRPr="00A177A1">
        <w:rPr>
          <w:vertAlign w:val="superscript"/>
        </w:rPr>
        <w:t>24</w:t>
      </w:r>
      <w:r w:rsidR="00B77815" w:rsidRPr="00A177A1">
        <w:t>UK Dementia Research Institute at Imperial College London, London, UK.</w:t>
      </w:r>
    </w:p>
    <w:p w14:paraId="5842A0EF" w14:textId="152E6CFA" w:rsidR="00B77815" w:rsidRPr="00A177A1" w:rsidRDefault="00AE1F00" w:rsidP="00F77D03">
      <w:pPr>
        <w:spacing w:after="0" w:line="480" w:lineRule="auto"/>
      </w:pPr>
      <w:r w:rsidRPr="00A177A1">
        <w:rPr>
          <w:vertAlign w:val="superscript"/>
        </w:rPr>
        <w:lastRenderedPageBreak/>
        <w:t>25</w:t>
      </w:r>
      <w:r w:rsidR="00B77815" w:rsidRPr="00A177A1">
        <w:t>Imperial Biomedical Research Centre, Imperial College London and Imperial College NHS Healthcare Trust, London, UK.</w:t>
      </w:r>
    </w:p>
    <w:p w14:paraId="0F24D0A9" w14:textId="2CD441BB" w:rsidR="00B77815" w:rsidRPr="00A177A1" w:rsidRDefault="00AE1F00" w:rsidP="00F77D03">
      <w:pPr>
        <w:spacing w:after="0" w:line="480" w:lineRule="auto"/>
      </w:pPr>
      <w:r w:rsidRPr="00A177A1">
        <w:rPr>
          <w:vertAlign w:val="superscript"/>
        </w:rPr>
        <w:t>26</w:t>
      </w:r>
      <w:r w:rsidR="00B77815" w:rsidRPr="00A177A1">
        <w:t>Health Data Research UK-London, London, UK.</w:t>
      </w:r>
    </w:p>
    <w:p w14:paraId="4F90D0F0" w14:textId="77777777" w:rsidR="00345DF1" w:rsidRPr="00A177A1" w:rsidRDefault="00345DF1" w:rsidP="00F77D03">
      <w:pPr>
        <w:pStyle w:val="NoSpacing"/>
        <w:spacing w:line="480" w:lineRule="auto"/>
        <w:rPr>
          <w:rFonts w:cstheme="minorHAnsi"/>
          <w:b/>
          <w:shd w:val="clear" w:color="auto" w:fill="FFFFFF"/>
        </w:rPr>
      </w:pPr>
    </w:p>
    <w:p w14:paraId="3A6E6C28" w14:textId="7E494025" w:rsidR="00345DF1" w:rsidRPr="00A177A1" w:rsidRDefault="00345DF1" w:rsidP="00F77D03">
      <w:pPr>
        <w:pStyle w:val="Heading2"/>
        <w:spacing w:line="480" w:lineRule="auto"/>
        <w:rPr>
          <w:rFonts w:asciiTheme="minorHAnsi" w:hAnsiTheme="minorHAnsi"/>
          <w:b/>
          <w:color w:val="auto"/>
          <w:sz w:val="22"/>
          <w:shd w:val="clear" w:color="auto" w:fill="FFFFFF"/>
        </w:rPr>
      </w:pPr>
      <w:r w:rsidRPr="00A177A1">
        <w:rPr>
          <w:b/>
          <w:color w:val="auto"/>
          <w:shd w:val="clear" w:color="auto" w:fill="FFFFFF"/>
        </w:rPr>
        <w:t>Corresponding author</w:t>
      </w:r>
    </w:p>
    <w:p w14:paraId="63F9BD87" w14:textId="77777777" w:rsidR="00345DF1" w:rsidRPr="00A177A1" w:rsidRDefault="00345DF1" w:rsidP="00F77D03">
      <w:pPr>
        <w:pStyle w:val="NoSpacing"/>
        <w:spacing w:line="480" w:lineRule="auto"/>
      </w:pPr>
      <w:r w:rsidRPr="00A177A1">
        <w:t>Dr Dipender Gill</w:t>
      </w:r>
    </w:p>
    <w:p w14:paraId="7EE8BE7A" w14:textId="33B5D8B2" w:rsidR="00345DF1" w:rsidRPr="00A177A1" w:rsidRDefault="00345DF1" w:rsidP="00F77D03">
      <w:pPr>
        <w:pStyle w:val="NoSpacing"/>
        <w:spacing w:line="480" w:lineRule="auto"/>
      </w:pPr>
      <w:r w:rsidRPr="00A177A1">
        <w:t xml:space="preserve">Address: Department of Epidemiology and Biostatistics, School of Public Health, Medical School Building, St Mary's Hospital, Norfolk Place, Imperial College London, W2 1PG, United Kingdom </w:t>
      </w:r>
    </w:p>
    <w:p w14:paraId="41E057BD" w14:textId="23AD8F63" w:rsidR="00345DF1" w:rsidRPr="00A177A1" w:rsidRDefault="00345DF1" w:rsidP="00F77D03">
      <w:pPr>
        <w:pStyle w:val="NoSpacing"/>
        <w:spacing w:line="480" w:lineRule="auto"/>
      </w:pPr>
      <w:r w:rsidRPr="00A177A1">
        <w:t>Telephone: +44 (0) 7904843810</w:t>
      </w:r>
    </w:p>
    <w:p w14:paraId="5692CC98" w14:textId="0A2F5453" w:rsidR="00345DF1" w:rsidRPr="00A177A1" w:rsidRDefault="00345DF1" w:rsidP="00F77D03">
      <w:pPr>
        <w:pStyle w:val="NoSpacing"/>
        <w:spacing w:line="480" w:lineRule="auto"/>
      </w:pPr>
      <w:r w:rsidRPr="00A177A1">
        <w:t xml:space="preserve">E-mail: </w:t>
      </w:r>
      <w:hyperlink r:id="rId8" w:history="1">
        <w:r w:rsidR="00311B04" w:rsidRPr="00A177A1">
          <w:rPr>
            <w:rStyle w:val="Hyperlink"/>
            <w:color w:val="auto"/>
          </w:rPr>
          <w:t>dipender.gill@imperial.ac.uk</w:t>
        </w:r>
      </w:hyperlink>
    </w:p>
    <w:p w14:paraId="3B0F5C06" w14:textId="23242678" w:rsidR="00311B04" w:rsidRPr="00A177A1" w:rsidRDefault="00311B04" w:rsidP="00F77D03">
      <w:pPr>
        <w:pStyle w:val="NoSpacing"/>
        <w:spacing w:line="480" w:lineRule="auto"/>
      </w:pPr>
    </w:p>
    <w:p w14:paraId="45BC224F" w14:textId="2E4D009F" w:rsidR="006808A5" w:rsidRPr="00A177A1" w:rsidRDefault="006808A5" w:rsidP="00F77D03">
      <w:pPr>
        <w:pStyle w:val="Heading2"/>
        <w:spacing w:line="480" w:lineRule="auto"/>
        <w:rPr>
          <w:b/>
          <w:color w:val="auto"/>
        </w:rPr>
      </w:pPr>
      <w:r w:rsidRPr="00A177A1">
        <w:rPr>
          <w:b/>
          <w:color w:val="auto"/>
        </w:rPr>
        <w:t>Word count</w:t>
      </w:r>
    </w:p>
    <w:p w14:paraId="3CE4987E" w14:textId="32BAC3DB" w:rsidR="006808A5" w:rsidRPr="00A177A1" w:rsidRDefault="00AC3CE3" w:rsidP="00F77D03">
      <w:pPr>
        <w:pStyle w:val="NoSpacing"/>
        <w:spacing w:line="480" w:lineRule="auto"/>
      </w:pPr>
      <w:r w:rsidRPr="00A177A1">
        <w:t>3</w:t>
      </w:r>
      <w:r w:rsidR="00546FEE" w:rsidRPr="00A177A1">
        <w:t xml:space="preserve"> </w:t>
      </w:r>
      <w:r w:rsidR="00E454B5" w:rsidRPr="00A177A1">
        <w:t>40</w:t>
      </w:r>
      <w:r w:rsidR="00832C51" w:rsidRPr="00A177A1">
        <w:t>5</w:t>
      </w:r>
    </w:p>
    <w:p w14:paraId="07194EAD" w14:textId="77777777" w:rsidR="006808A5" w:rsidRPr="00A177A1" w:rsidRDefault="006808A5" w:rsidP="00F77D03">
      <w:pPr>
        <w:pStyle w:val="Heading2"/>
        <w:spacing w:line="480" w:lineRule="auto"/>
        <w:rPr>
          <w:b/>
          <w:color w:val="auto"/>
        </w:rPr>
        <w:sectPr w:rsidR="006808A5" w:rsidRPr="00A177A1" w:rsidSect="006808A5">
          <w:footerReference w:type="default" r:id="rId9"/>
          <w:pgSz w:w="11906" w:h="16838"/>
          <w:pgMar w:top="1440" w:right="1440" w:bottom="1440" w:left="1440" w:header="708" w:footer="708" w:gutter="0"/>
          <w:lnNumType w:countBy="1" w:restart="continuous"/>
          <w:cols w:space="708"/>
          <w:docGrid w:linePitch="360"/>
        </w:sectPr>
      </w:pPr>
    </w:p>
    <w:p w14:paraId="00570D29" w14:textId="34F76674" w:rsidR="00DD431A" w:rsidRPr="00A177A1" w:rsidRDefault="00DD431A" w:rsidP="00F77D03">
      <w:pPr>
        <w:pStyle w:val="Heading2"/>
        <w:spacing w:line="480" w:lineRule="auto"/>
        <w:rPr>
          <w:b/>
          <w:color w:val="auto"/>
        </w:rPr>
      </w:pPr>
      <w:r w:rsidRPr="00A177A1">
        <w:rPr>
          <w:b/>
          <w:color w:val="auto"/>
        </w:rPr>
        <w:lastRenderedPageBreak/>
        <w:t>Abstract</w:t>
      </w:r>
    </w:p>
    <w:p w14:paraId="5E09A3F4" w14:textId="33C35E76" w:rsidR="00CF2BBC" w:rsidRPr="00A177A1" w:rsidRDefault="00CF2BBC" w:rsidP="00F77D03">
      <w:pPr>
        <w:spacing w:line="480" w:lineRule="auto"/>
      </w:pPr>
      <w:r w:rsidRPr="00A177A1">
        <w:rPr>
          <w:rFonts w:cstheme="minorHAnsi"/>
          <w:b/>
        </w:rPr>
        <w:t>Background</w:t>
      </w:r>
      <w:r w:rsidR="0063658C" w:rsidRPr="00A177A1">
        <w:rPr>
          <w:rFonts w:cstheme="minorHAnsi"/>
          <w:b/>
        </w:rPr>
        <w:t xml:space="preserve">: </w:t>
      </w:r>
      <w:r w:rsidRPr="00A177A1">
        <w:rPr>
          <w:lang w:val="en-US"/>
        </w:rPr>
        <w:t xml:space="preserve">Higher body-mass index (BMI) and waist-to-hip ratio (WHR) increase the risk of cardiovascular disease, but the extent to which this is mediated by blood pressure, diabetes, lipid traits and smoking is not fully understood. </w:t>
      </w:r>
    </w:p>
    <w:p w14:paraId="6EA8B8AB" w14:textId="480F0465" w:rsidR="004D63D0" w:rsidRPr="00A177A1" w:rsidRDefault="00CF2BBC" w:rsidP="00F77D03">
      <w:pPr>
        <w:spacing w:line="480" w:lineRule="auto"/>
        <w:rPr>
          <w:rFonts w:cstheme="minorHAnsi"/>
        </w:rPr>
      </w:pPr>
      <w:r w:rsidRPr="00A177A1">
        <w:rPr>
          <w:rFonts w:cstheme="minorHAnsi"/>
          <w:b/>
        </w:rPr>
        <w:t>Methods</w:t>
      </w:r>
      <w:r w:rsidR="0063658C" w:rsidRPr="00A177A1">
        <w:rPr>
          <w:rFonts w:cstheme="minorHAnsi"/>
          <w:b/>
        </w:rPr>
        <w:t xml:space="preserve">: </w:t>
      </w:r>
      <w:r w:rsidRPr="00A177A1">
        <w:rPr>
          <w:rFonts w:cstheme="minorHAnsi"/>
        </w:rPr>
        <w:t>Using consortia and UK Biobank genetic association summary data from 140,595 to 898,130 participants predominantly of European ancestry, M</w:t>
      </w:r>
      <w:r w:rsidR="005F42A9" w:rsidRPr="00A177A1">
        <w:rPr>
          <w:rFonts w:cstheme="minorHAnsi"/>
        </w:rPr>
        <w:t>endelian randomization</w:t>
      </w:r>
      <w:r w:rsidRPr="00A177A1">
        <w:rPr>
          <w:rFonts w:cstheme="minorHAnsi"/>
        </w:rPr>
        <w:t xml:space="preserve"> </w:t>
      </w:r>
      <w:r w:rsidR="004D63D0" w:rsidRPr="00A177A1">
        <w:rPr>
          <w:rFonts w:cstheme="minorHAnsi"/>
        </w:rPr>
        <w:t xml:space="preserve">mediation analysis was performed to investigate the degree to which systolic </w:t>
      </w:r>
      <w:r w:rsidR="004D63D0" w:rsidRPr="00A177A1">
        <w:t>blood pressure (SBP), diabetes, lipid traits and smoking</w:t>
      </w:r>
      <w:r w:rsidR="004D63D0" w:rsidRPr="00A177A1">
        <w:rPr>
          <w:rFonts w:cstheme="minorHAnsi"/>
        </w:rPr>
        <w:t xml:space="preserve"> mediated an effect of BMI and WHR on risk of coronary artery disease (CAD), peripheral artery disease (PAD) and stroke.</w:t>
      </w:r>
    </w:p>
    <w:p w14:paraId="25EF9FF8" w14:textId="00B427AA" w:rsidR="00D20C74" w:rsidRPr="00A177A1" w:rsidRDefault="009F69C7" w:rsidP="00F77D03">
      <w:pPr>
        <w:spacing w:line="480" w:lineRule="auto"/>
        <w:rPr>
          <w:rFonts w:cstheme="minorHAnsi"/>
        </w:rPr>
      </w:pPr>
      <w:r w:rsidRPr="00A177A1">
        <w:rPr>
          <w:rFonts w:cstheme="minorHAnsi"/>
          <w:b/>
        </w:rPr>
        <w:t>Results:</w:t>
      </w:r>
      <w:r w:rsidRPr="00A177A1">
        <w:rPr>
          <w:rFonts w:cstheme="minorHAnsi"/>
        </w:rPr>
        <w:t xml:space="preserve"> </w:t>
      </w:r>
      <w:r w:rsidR="00D20C74" w:rsidRPr="00A177A1">
        <w:t xml:space="preserve">The </w:t>
      </w:r>
      <w:r w:rsidR="005F42A9" w:rsidRPr="00A177A1">
        <w:t xml:space="preserve">odds ratio of </w:t>
      </w:r>
      <w:r w:rsidR="00D20C74" w:rsidRPr="00A177A1">
        <w:t>CAD per 1-</w:t>
      </w:r>
      <w:r w:rsidR="004D63D0" w:rsidRPr="00A177A1">
        <w:t>standard deviation</w:t>
      </w:r>
      <w:r w:rsidR="00D20C74" w:rsidRPr="00A177A1">
        <w:t xml:space="preserve"> increase in genetically predicted BMI</w:t>
      </w:r>
      <w:r w:rsidR="005F42A9" w:rsidRPr="00A177A1">
        <w:t xml:space="preserve"> was 1.49 (95% CI 1.39 to 1.60). This</w:t>
      </w:r>
      <w:r w:rsidR="00D20C74" w:rsidRPr="00A177A1">
        <w:t xml:space="preserve"> attenuated to </w:t>
      </w:r>
      <w:r w:rsidR="005F42A9" w:rsidRPr="00A177A1">
        <w:t>1.</w:t>
      </w:r>
      <w:r w:rsidR="00D20C74" w:rsidRPr="00A177A1">
        <w:t xml:space="preserve">34 (95% CI </w:t>
      </w:r>
      <w:r w:rsidR="005F42A9" w:rsidRPr="00A177A1">
        <w:t>1.24 to 1.</w:t>
      </w:r>
      <w:r w:rsidR="00D20C74" w:rsidRPr="00A177A1">
        <w:t>45) after adjusting for genetically predicted SBP</w:t>
      </w:r>
      <w:r w:rsidR="00BD76A3" w:rsidRPr="00A177A1">
        <w:t xml:space="preserve"> (</w:t>
      </w:r>
      <w:r w:rsidR="00D92798" w:rsidRPr="00A177A1">
        <w:t xml:space="preserve">proportion mediated </w:t>
      </w:r>
      <w:r w:rsidR="00BD76A3" w:rsidRPr="00A177A1">
        <w:t>27%, 95% CI 3% to 50%)</w:t>
      </w:r>
      <w:r w:rsidR="00D20C74" w:rsidRPr="00A177A1">
        <w:t xml:space="preserve">, to </w:t>
      </w:r>
      <w:r w:rsidR="005F42A9" w:rsidRPr="00A177A1">
        <w:t>1.</w:t>
      </w:r>
      <w:r w:rsidR="00D20C74" w:rsidRPr="00A177A1">
        <w:t xml:space="preserve">27 (95% CI </w:t>
      </w:r>
      <w:r w:rsidR="005F42A9" w:rsidRPr="00A177A1">
        <w:t>1.</w:t>
      </w:r>
      <w:r w:rsidR="00D20C74" w:rsidRPr="00A177A1">
        <w:t>17</w:t>
      </w:r>
      <w:r w:rsidR="005F42A9" w:rsidRPr="00A177A1">
        <w:t xml:space="preserve"> to 1.</w:t>
      </w:r>
      <w:r w:rsidR="00D20C74" w:rsidRPr="00A177A1">
        <w:t>37) after adjusting for genetically predicted diabetes</w:t>
      </w:r>
      <w:r w:rsidR="00BD76A3" w:rsidRPr="00A177A1">
        <w:t xml:space="preserve"> (41% </w:t>
      </w:r>
      <w:r w:rsidR="00D92798" w:rsidRPr="00A177A1">
        <w:t>mediated</w:t>
      </w:r>
      <w:r w:rsidR="00BD76A3" w:rsidRPr="00A177A1">
        <w:t>, 95% CI 18% to 63%)</w:t>
      </w:r>
      <w:r w:rsidR="00D20C74" w:rsidRPr="00A177A1">
        <w:t xml:space="preserve">, to </w:t>
      </w:r>
      <w:r w:rsidR="005F42A9" w:rsidRPr="00A177A1">
        <w:t>1.</w:t>
      </w:r>
      <w:r w:rsidR="00D20C74" w:rsidRPr="00A177A1">
        <w:t xml:space="preserve">47 (95% CI </w:t>
      </w:r>
      <w:r w:rsidR="005F42A9" w:rsidRPr="00A177A1">
        <w:t>1.36 to 1.</w:t>
      </w:r>
      <w:r w:rsidR="00D20C74" w:rsidRPr="00A177A1">
        <w:t>59) after adjusting for genetically predicted lipids</w:t>
      </w:r>
      <w:r w:rsidR="00BD76A3" w:rsidRPr="00A177A1">
        <w:t xml:space="preserve"> (3% </w:t>
      </w:r>
      <w:r w:rsidR="00D92798" w:rsidRPr="00A177A1">
        <w:t>mediated</w:t>
      </w:r>
      <w:r w:rsidR="00BD76A3" w:rsidRPr="00A177A1">
        <w:t>, 95% -23% to 29%)</w:t>
      </w:r>
      <w:r w:rsidR="00D20C74" w:rsidRPr="00A177A1">
        <w:t xml:space="preserve">, and to </w:t>
      </w:r>
      <w:r w:rsidR="005F42A9" w:rsidRPr="00A177A1">
        <w:t>1.</w:t>
      </w:r>
      <w:r w:rsidR="00D20C74" w:rsidRPr="00A177A1">
        <w:t xml:space="preserve">46 (95% CI </w:t>
      </w:r>
      <w:r w:rsidR="005F42A9" w:rsidRPr="00A177A1">
        <w:t>1.</w:t>
      </w:r>
      <w:r w:rsidR="00D20C74" w:rsidRPr="00A177A1">
        <w:t>34</w:t>
      </w:r>
      <w:r w:rsidR="005F42A9" w:rsidRPr="00A177A1">
        <w:t xml:space="preserve"> to 1.</w:t>
      </w:r>
      <w:r w:rsidR="00D20C74" w:rsidRPr="00A177A1">
        <w:t>58) after adjusting for genetically predicted smoking</w:t>
      </w:r>
      <w:r w:rsidR="00BD76A3" w:rsidRPr="00A177A1">
        <w:t xml:space="preserve"> (6% </w:t>
      </w:r>
      <w:r w:rsidR="00D92798" w:rsidRPr="00A177A1">
        <w:t>mediated</w:t>
      </w:r>
      <w:r w:rsidR="00BD76A3" w:rsidRPr="00A177A1">
        <w:t>, 95% CI -20% to 32%)</w:t>
      </w:r>
      <w:r w:rsidR="00D20C74" w:rsidRPr="00A177A1">
        <w:t xml:space="preserve">. Adjusting for all the mediators together, </w:t>
      </w:r>
      <w:r w:rsidR="002F120D" w:rsidRPr="00A177A1">
        <w:t xml:space="preserve">the </w:t>
      </w:r>
      <w:r w:rsidR="00D92798" w:rsidRPr="00A177A1">
        <w:t>estimate</w:t>
      </w:r>
      <w:r w:rsidR="00D20C74" w:rsidRPr="00A177A1">
        <w:t xml:space="preserve"> attenuat</w:t>
      </w:r>
      <w:r w:rsidR="00615805" w:rsidRPr="00A177A1">
        <w:t>ed</w:t>
      </w:r>
      <w:r w:rsidR="00D20C74" w:rsidRPr="00A177A1">
        <w:t xml:space="preserve"> to </w:t>
      </w:r>
      <w:r w:rsidR="005F42A9" w:rsidRPr="00A177A1">
        <w:t>1.</w:t>
      </w:r>
      <w:r w:rsidR="00D20C74" w:rsidRPr="00A177A1">
        <w:t xml:space="preserve">14 (95% CI </w:t>
      </w:r>
      <w:r w:rsidR="005F42A9" w:rsidRPr="00A177A1">
        <w:t>1.04 to 1.</w:t>
      </w:r>
      <w:r w:rsidR="00D20C74" w:rsidRPr="00A177A1">
        <w:t>26</w:t>
      </w:r>
      <w:r w:rsidR="00BD76A3" w:rsidRPr="00A177A1">
        <w:t xml:space="preserve">; 66% </w:t>
      </w:r>
      <w:r w:rsidR="00D92798" w:rsidRPr="00A177A1">
        <w:t>mediated</w:t>
      </w:r>
      <w:r w:rsidR="00BD76A3" w:rsidRPr="00A177A1">
        <w:t>, 95% CI 42% to 91%</w:t>
      </w:r>
      <w:r w:rsidR="00D20C74" w:rsidRPr="00A177A1">
        <w:t>). A similar pattern was observed when considering genetically predicted WHR as the exposure, and PAD or stroke as the outcome.</w:t>
      </w:r>
    </w:p>
    <w:p w14:paraId="5EDC8501" w14:textId="61B7CDEA" w:rsidR="003D1EF5" w:rsidRPr="00A177A1" w:rsidRDefault="00CF2BBC" w:rsidP="00F77D03">
      <w:pPr>
        <w:spacing w:line="480" w:lineRule="auto"/>
      </w:pPr>
      <w:r w:rsidRPr="00A177A1">
        <w:rPr>
          <w:rFonts w:cstheme="minorHAnsi"/>
          <w:b/>
        </w:rPr>
        <w:t>Conclusions</w:t>
      </w:r>
      <w:r w:rsidR="0063658C" w:rsidRPr="00A177A1">
        <w:rPr>
          <w:rFonts w:cstheme="minorHAnsi"/>
          <w:b/>
        </w:rPr>
        <w:t xml:space="preserve">: </w:t>
      </w:r>
      <w:r w:rsidR="004D63D0" w:rsidRPr="00A177A1">
        <w:t>M</w:t>
      </w:r>
      <w:r w:rsidR="00B25137" w:rsidRPr="00A177A1">
        <w:t xml:space="preserve">easures </w:t>
      </w:r>
      <w:r w:rsidR="004D63D0" w:rsidRPr="00A177A1">
        <w:t>to</w:t>
      </w:r>
      <w:r w:rsidR="00B25137" w:rsidRPr="00A177A1">
        <w:t xml:space="preserve"> reduce obesity will lower</w:t>
      </w:r>
      <w:r w:rsidR="005A5A41" w:rsidRPr="00A177A1">
        <w:t xml:space="preserve"> risk of cardiovascular disease</w:t>
      </w:r>
      <w:r w:rsidR="00B25137" w:rsidRPr="00A177A1">
        <w:t xml:space="preserve"> primarily by impactin</w:t>
      </w:r>
      <w:r w:rsidR="002F120D" w:rsidRPr="00A177A1">
        <w:t xml:space="preserve">g on </w:t>
      </w:r>
      <w:r w:rsidR="005A5A41" w:rsidRPr="00A177A1">
        <w:t xml:space="preserve">downstream </w:t>
      </w:r>
      <w:r w:rsidR="000A6F38" w:rsidRPr="00A177A1">
        <w:t>metabolic</w:t>
      </w:r>
      <w:r w:rsidR="00B25137" w:rsidRPr="00A177A1">
        <w:t xml:space="preserve"> risk factors</w:t>
      </w:r>
      <w:r w:rsidR="004D63D0" w:rsidRPr="00A177A1">
        <w:t>, particularly diabetes and hypertension</w:t>
      </w:r>
      <w:r w:rsidR="00B25137" w:rsidRPr="00A177A1">
        <w:t xml:space="preserve">. Reduction of obesity prevalence alongside control and management of its mediators </w:t>
      </w:r>
      <w:r w:rsidR="004D63D0" w:rsidRPr="00A177A1">
        <w:t>is</w:t>
      </w:r>
      <w:r w:rsidR="00B25137" w:rsidRPr="00A177A1">
        <w:t xml:space="preserve"> likely to be most effective for minimizing the burden of obesity</w:t>
      </w:r>
      <w:r w:rsidR="002E5865" w:rsidRPr="00A177A1">
        <w:t>.</w:t>
      </w:r>
    </w:p>
    <w:p w14:paraId="74D8A13E" w14:textId="7F07873F" w:rsidR="00D20C74" w:rsidRPr="00A177A1" w:rsidRDefault="00D20C74" w:rsidP="00F77D03">
      <w:pPr>
        <w:spacing w:line="480" w:lineRule="auto"/>
        <w:sectPr w:rsidR="00D20C74" w:rsidRPr="00A177A1" w:rsidSect="006808A5">
          <w:pgSz w:w="11906" w:h="16838"/>
          <w:pgMar w:top="1440" w:right="1440" w:bottom="1440" w:left="1440" w:header="708" w:footer="708" w:gutter="0"/>
          <w:lnNumType w:countBy="1" w:restart="continuous"/>
          <w:cols w:space="708"/>
          <w:docGrid w:linePitch="360"/>
        </w:sectPr>
      </w:pPr>
    </w:p>
    <w:p w14:paraId="563CE279" w14:textId="636CB579" w:rsidR="00D47414" w:rsidRPr="00A177A1" w:rsidRDefault="009F69C7" w:rsidP="00F77D03">
      <w:pPr>
        <w:pStyle w:val="Heading2"/>
        <w:spacing w:line="480" w:lineRule="auto"/>
        <w:rPr>
          <w:b/>
          <w:color w:val="auto"/>
        </w:rPr>
      </w:pPr>
      <w:r w:rsidRPr="00A177A1">
        <w:rPr>
          <w:b/>
          <w:color w:val="auto"/>
        </w:rPr>
        <w:lastRenderedPageBreak/>
        <w:t>Background</w:t>
      </w:r>
    </w:p>
    <w:p w14:paraId="31CC0811" w14:textId="7372F9CC" w:rsidR="007D16D3" w:rsidRPr="00A177A1" w:rsidRDefault="00F818DE" w:rsidP="00F77D03">
      <w:pPr>
        <w:spacing w:line="480" w:lineRule="auto"/>
      </w:pPr>
      <w:r w:rsidRPr="00A177A1">
        <w:t xml:space="preserve">Cardiovascular disease (CVD) is the </w:t>
      </w:r>
      <w:r w:rsidR="00615805" w:rsidRPr="00A177A1">
        <w:t>leading cause</w:t>
      </w:r>
      <w:r w:rsidR="006F3705" w:rsidRPr="00A177A1">
        <w:t xml:space="preserve"> of death </w:t>
      </w:r>
      <w:r w:rsidR="009E2A9D" w:rsidRPr="00A177A1">
        <w:t xml:space="preserve">and disability </w:t>
      </w:r>
      <w:r w:rsidR="006F3705" w:rsidRPr="00A177A1">
        <w:t>worldwide</w:t>
      </w:r>
      <w:r w:rsidR="007D16D3" w:rsidRPr="00A177A1">
        <w:fldChar w:fldCharType="begin"/>
      </w:r>
      <w:r w:rsidR="00375260" w:rsidRPr="00A177A1">
        <w:instrText xml:space="preserve"> ADDIN EN.CITE &lt;EndNote&gt;&lt;Cite&gt;&lt;Author&gt;GBD&lt;/Author&gt;&lt;Year&gt;2017&lt;/Year&gt;&lt;RecNum&gt;526&lt;/RecNum&gt;&lt;DisplayText&gt;(1)&lt;/DisplayText&gt;&lt;record&gt;&lt;rec-number&gt;526&lt;/rec-number&gt;&lt;foreign-keys&gt;&lt;key app="EN" db-id="pw5dpzf5dsxf0levvxw5x09av22ads5fd0v9" timestamp="1565784247"&gt;526&lt;/key&gt;&lt;/foreign-keys&gt;&lt;ref-type name="Journal Article"&gt;17&lt;/ref-type&gt;&lt;contributors&gt;&lt;authors&gt;&lt;author&gt;GBD&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periodical&gt;&lt;pages&gt;1151-1210&lt;/pages&gt;&lt;volume&gt;390&lt;/volume&gt;&lt;number&gt;10100&lt;/number&gt;&lt;dates&gt;&lt;year&gt;2017&lt;/year&gt;&lt;pub-dates&gt;&lt;date&gt;Sep&lt;/date&gt;&lt;/pub-dates&gt;&lt;/dates&gt;&lt;isbn&gt;1474-547X&lt;/isbn&gt;&lt;accession-num&gt;28919116&lt;/accession-num&gt;&lt;urls&gt;&lt;related-urls&gt;&lt;url&gt;https://www.ncbi.nlm.nih.gov/pubmed/28919116&lt;/url&gt;&lt;/related-urls&gt;&lt;/urls&gt;&lt;custom2&gt;PMC5605883&lt;/custom2&gt;&lt;electronic-resource-num&gt;10.1016/S0140-6736(17)32152-9&lt;/electronic-resource-num&gt;&lt;language&gt;eng&lt;/language&gt;&lt;/record&gt;&lt;/Cite&gt;&lt;/EndNote&gt;</w:instrText>
      </w:r>
      <w:r w:rsidR="007D16D3" w:rsidRPr="00A177A1">
        <w:fldChar w:fldCharType="separate"/>
      </w:r>
      <w:r w:rsidR="00375260" w:rsidRPr="00A177A1">
        <w:rPr>
          <w:noProof/>
        </w:rPr>
        <w:t>(1)</w:t>
      </w:r>
      <w:r w:rsidR="007D16D3" w:rsidRPr="00A177A1">
        <w:fldChar w:fldCharType="end"/>
      </w:r>
      <w:r w:rsidR="006F3705" w:rsidRPr="00A177A1">
        <w:t>.</w:t>
      </w:r>
      <w:r w:rsidR="007D16D3" w:rsidRPr="00A177A1">
        <w:t xml:space="preserve"> Obesity </w:t>
      </w:r>
      <w:r w:rsidR="00EC1E30" w:rsidRPr="00A177A1">
        <w:t xml:space="preserve">can </w:t>
      </w:r>
      <w:r w:rsidR="007D16D3" w:rsidRPr="00A177A1">
        <w:t xml:space="preserve">contribute towards </w:t>
      </w:r>
      <w:r w:rsidR="0046388A" w:rsidRPr="00A177A1">
        <w:t>CVD</w:t>
      </w:r>
      <w:r w:rsidR="007D16D3" w:rsidRPr="00A177A1">
        <w:t xml:space="preserve"> risk through</w:t>
      </w:r>
      <w:r w:rsidR="00615805" w:rsidRPr="00A177A1">
        <w:t xml:space="preserve"> effects on</w:t>
      </w:r>
      <w:r w:rsidR="007D16D3" w:rsidRPr="00A177A1">
        <w:t xml:space="preserve"> </w:t>
      </w:r>
      <w:r w:rsidR="000537C8" w:rsidRPr="00A177A1">
        <w:t>hyperglycaemia</w:t>
      </w:r>
      <w:r w:rsidR="00C50DD0" w:rsidRPr="00A177A1">
        <w:t xml:space="preserve">, </w:t>
      </w:r>
      <w:r w:rsidR="00320BE1" w:rsidRPr="00A177A1">
        <w:t>hypertension</w:t>
      </w:r>
      <w:r w:rsidR="007D16D3" w:rsidRPr="00A177A1">
        <w:t xml:space="preserve">, </w:t>
      </w:r>
      <w:r w:rsidR="000537C8" w:rsidRPr="00A177A1">
        <w:t>dyslipidaemia</w:t>
      </w:r>
      <w:r w:rsidR="007D16D3" w:rsidRPr="00A177A1">
        <w:t xml:space="preserve">, </w:t>
      </w:r>
      <w:r w:rsidR="00320BE1" w:rsidRPr="00A177A1">
        <w:t>and smoking</w:t>
      </w:r>
      <w:r w:rsidR="007D355B" w:rsidRPr="00A177A1">
        <w:t xml:space="preserve"> behaviour</w:t>
      </w:r>
      <w:r w:rsidR="007D16D3" w:rsidRPr="00A177A1">
        <w:fldChar w:fldCharType="begin">
          <w:fldData xml:space="preserve">PEVuZE5vdGU+PENpdGU+PEF1dGhvcj5TaW5naDwvQXV0aG9yPjxZZWFyPjIwMTM8L1llYXI+PFJl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rMTc2Nzwv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</w:fldData>
        </w:fldChar>
      </w:r>
      <w:r w:rsidR="00375260" w:rsidRPr="00A177A1">
        <w:instrText xml:space="preserve"> ADDIN EN.CITE </w:instrText>
      </w:r>
      <w:r w:rsidR="00375260" w:rsidRPr="00A177A1">
        <w:fldChar w:fldCharType="begin">
          <w:fldData xml:space="preserve">PEVuZE5vdGU+PENpdGU+PEF1dGhvcj5TaW5naDwvQXV0aG9yPjxZZWFyPjIwMTM8L1llYXI+PFJl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</w:fldData>
        </w:fldChar>
      </w:r>
      <w:r w:rsidR="00375260" w:rsidRPr="00A177A1">
        <w:instrText xml:space="preserve"> ADDIN EN.CITE.DATA </w:instrText>
      </w:r>
      <w:r w:rsidR="00375260" w:rsidRPr="00A177A1">
        <w:fldChar w:fldCharType="end"/>
      </w:r>
      <w:r w:rsidR="007D16D3" w:rsidRPr="00A177A1">
        <w:fldChar w:fldCharType="separate"/>
      </w:r>
      <w:r w:rsidR="00375260" w:rsidRPr="00A177A1">
        <w:rPr>
          <w:noProof/>
        </w:rPr>
        <w:t>(2-5)</w:t>
      </w:r>
      <w:r w:rsidR="007D16D3" w:rsidRPr="00A177A1">
        <w:fldChar w:fldCharType="end"/>
      </w:r>
      <w:r w:rsidR="007D16D3" w:rsidRPr="00A177A1">
        <w:t>. The global prevalence of obesity has more than tripled in the last 40 years</w:t>
      </w:r>
      <w:r w:rsidR="004C3414" w:rsidRPr="00A177A1">
        <w:t>, with an even greater rise in incidence among</w:t>
      </w:r>
      <w:r w:rsidR="00320BE1" w:rsidRPr="00A177A1">
        <w:t>st</w:t>
      </w:r>
      <w:r w:rsidR="004C3414" w:rsidRPr="00A177A1">
        <w:t xml:space="preserve"> children</w:t>
      </w:r>
      <w:r w:rsidR="0016797D" w:rsidRPr="00A177A1">
        <w:fldChar w:fldCharType="begin">
          <w:fldData xml:space="preserve">PEVuZE5vdGU+PENpdGU+PEF1dGhvcj5KYWFja3M8L0F1dGhvcj48WWVhcj4yMDE5PC9ZZWFyPjxS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SHViZWksIENoaW5hLiYjeEQ7RGVwYXJ0bWVudCBvZiBHbG9iYWwg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</w:fldData>
        </w:fldChar>
      </w:r>
      <w:r w:rsidR="00375260" w:rsidRPr="00A177A1">
        <w:instrText xml:space="preserve"> ADDIN EN.CITE </w:instrText>
      </w:r>
      <w:r w:rsidR="00375260" w:rsidRPr="00A177A1">
        <w:fldChar w:fldCharType="begin">
          <w:fldData xml:space="preserve">PEVuZE5vdGU+PENpdGU+PEF1dGhvcj5KYWFja3M8L0F1dGhvcj48WWVhcj4yMDE5PC9ZZWFyPjxS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</w:fldData>
        </w:fldChar>
      </w:r>
      <w:r w:rsidR="00375260" w:rsidRPr="00A177A1">
        <w:instrText xml:space="preserve"> ADDIN EN.CITE.DATA </w:instrText>
      </w:r>
      <w:r w:rsidR="00375260" w:rsidRPr="00A177A1">
        <w:fldChar w:fldCharType="end"/>
      </w:r>
      <w:r w:rsidR="0016797D" w:rsidRPr="00A177A1">
        <w:fldChar w:fldCharType="separate"/>
      </w:r>
      <w:r w:rsidR="00375260" w:rsidRPr="00A177A1">
        <w:rPr>
          <w:noProof/>
        </w:rPr>
        <w:t>(6)</w:t>
      </w:r>
      <w:r w:rsidR="0016797D" w:rsidRPr="00A177A1">
        <w:fldChar w:fldCharType="end"/>
      </w:r>
      <w:r w:rsidR="004C3414" w:rsidRPr="00A177A1">
        <w:t xml:space="preserve">. </w:t>
      </w:r>
      <w:r w:rsidR="0068577F" w:rsidRPr="00A177A1">
        <w:t>It is estimated that by 2030, approximately half of the US population will be obese</w:t>
      </w:r>
      <w:r w:rsidR="008F0C50" w:rsidRPr="00A177A1">
        <w:fldChar w:fldCharType="begin">
          <w:fldData xml:space="preserve">PEVuZE5vdGU+PENpdGU+PEF1dGhvcj5XYXJkPC9BdXRob3I+PFllYXI+MjAxOTwvWWVhcj48UmVj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=
</w:fldData>
        </w:fldChar>
      </w:r>
      <w:r w:rsidR="00375260" w:rsidRPr="00A177A1">
        <w:instrText xml:space="preserve"> ADDIN EN.CITE </w:instrText>
      </w:r>
      <w:r w:rsidR="00375260" w:rsidRPr="00A177A1">
        <w:fldChar w:fldCharType="begin">
          <w:fldData xml:space="preserve">PEVuZE5vdGU+PENpdGU+PEF1dGhvcj5XYXJkPC9BdXRob3I+PFllYXI+MjAxOTwvWWVhcj48UmVj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=
</w:fldData>
        </w:fldChar>
      </w:r>
      <w:r w:rsidR="00375260" w:rsidRPr="00A177A1">
        <w:instrText xml:space="preserve"> ADDIN EN.CITE.DATA </w:instrText>
      </w:r>
      <w:r w:rsidR="00375260" w:rsidRPr="00A177A1">
        <w:fldChar w:fldCharType="end"/>
      </w:r>
      <w:r w:rsidR="008F0C50" w:rsidRPr="00A177A1">
        <w:fldChar w:fldCharType="separate"/>
      </w:r>
      <w:r w:rsidR="00375260" w:rsidRPr="00A177A1">
        <w:rPr>
          <w:noProof/>
        </w:rPr>
        <w:t>(7)</w:t>
      </w:r>
      <w:r w:rsidR="008F0C50" w:rsidRPr="00A177A1">
        <w:fldChar w:fldCharType="end"/>
      </w:r>
      <w:r w:rsidR="0068577F" w:rsidRPr="00A177A1">
        <w:t xml:space="preserve">. </w:t>
      </w:r>
      <w:r w:rsidR="00C075F0" w:rsidRPr="00A177A1">
        <w:t>While obesity prevention remains the priority, t</w:t>
      </w:r>
      <w:r w:rsidR="00615805" w:rsidRPr="00A177A1">
        <w:t xml:space="preserve">here are </w:t>
      </w:r>
      <w:r w:rsidR="00C075F0" w:rsidRPr="00A177A1">
        <w:t xml:space="preserve">also </w:t>
      </w:r>
      <w:r w:rsidR="00615805" w:rsidRPr="00A177A1">
        <w:t xml:space="preserve">treatments available to </w:t>
      </w:r>
      <w:r w:rsidR="009E2A9D" w:rsidRPr="00A177A1">
        <w:t>effectively manage</w:t>
      </w:r>
      <w:r w:rsidR="00615805" w:rsidRPr="00A177A1">
        <w:t xml:space="preserve"> the downstream mediators </w:t>
      </w:r>
      <w:r w:rsidR="009261A4" w:rsidRPr="00A177A1">
        <w:t>through which</w:t>
      </w:r>
      <w:r w:rsidR="00615805" w:rsidRPr="00A177A1">
        <w:t xml:space="preserve"> obesity</w:t>
      </w:r>
      <w:r w:rsidR="009261A4" w:rsidRPr="00A177A1">
        <w:t xml:space="preserve"> causes CVD</w:t>
      </w:r>
      <w:r w:rsidR="00615805" w:rsidRPr="00A177A1">
        <w:fldChar w:fldCharType="begin">
          <w:fldData xml:space="preserve">PEVuZE5vdGU+PENpdGU+PEF1dGhvcj5XcmlnaHQ8L0F1dGhvcj48WWVhcj4yMDE4PC9ZZWFyPjxS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</w:fldData>
        </w:fldChar>
      </w:r>
      <w:r w:rsidR="00375260" w:rsidRPr="00A177A1">
        <w:instrText xml:space="preserve"> ADDIN EN.CITE </w:instrText>
      </w:r>
      <w:r w:rsidR="00375260" w:rsidRPr="00A177A1">
        <w:fldChar w:fldCharType="begin">
          <w:fldData xml:space="preserve">PEVuZE5vdGU+PENpdGU+PEF1dGhvcj5XcmlnaHQ8L0F1dGhvcj48WWVhcj4yMDE4PC9ZZWFyPjxS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</w:fldData>
        </w:fldChar>
      </w:r>
      <w:r w:rsidR="00375260" w:rsidRPr="00A177A1">
        <w:instrText xml:space="preserve"> ADDIN EN.CITE.DATA </w:instrText>
      </w:r>
      <w:r w:rsidR="00375260" w:rsidRPr="00A177A1">
        <w:fldChar w:fldCharType="end"/>
      </w:r>
      <w:r w:rsidR="00615805" w:rsidRPr="00A177A1">
        <w:fldChar w:fldCharType="separate"/>
      </w:r>
      <w:r w:rsidR="00375260" w:rsidRPr="00A177A1">
        <w:rPr>
          <w:noProof/>
        </w:rPr>
        <w:t>(8-11)</w:t>
      </w:r>
      <w:r w:rsidR="00615805" w:rsidRPr="00A177A1">
        <w:fldChar w:fldCharType="end"/>
      </w:r>
      <w:r w:rsidR="00615805" w:rsidRPr="00A177A1">
        <w:t>. Understanding of such pathways is therefore paramount to reducing cardiovascular risk.</w:t>
      </w:r>
    </w:p>
    <w:p w14:paraId="0F3C220C" w14:textId="52C99D83" w:rsidR="003B57BC" w:rsidRPr="00A177A1" w:rsidRDefault="000D145C" w:rsidP="00F77D03">
      <w:pPr>
        <w:spacing w:line="480" w:lineRule="auto"/>
      </w:pPr>
      <w:r w:rsidRPr="00A177A1">
        <w:t xml:space="preserve">Obesity can be measured </w:t>
      </w:r>
      <w:r w:rsidR="00066D75" w:rsidRPr="00A177A1">
        <w:t>by various means</w:t>
      </w:r>
      <w:r w:rsidR="008955C7" w:rsidRPr="00A177A1">
        <w:t xml:space="preserve">. It is defined by the World Health Organisation </w:t>
      </w:r>
      <w:r w:rsidRPr="00A177A1">
        <w:t>as a body-mass index (BMI) of greater than</w:t>
      </w:r>
      <w:r w:rsidR="008955C7" w:rsidRPr="00A177A1">
        <w:t xml:space="preserve"> or equal to</w:t>
      </w:r>
      <w:r w:rsidRPr="00A177A1">
        <w:t xml:space="preserve"> 30kg/m</w:t>
      </w:r>
      <w:r w:rsidRPr="00A177A1">
        <w:rPr>
          <w:vertAlign w:val="superscript"/>
        </w:rPr>
        <w:t>2</w:t>
      </w:r>
      <w:r w:rsidR="00EA3066" w:rsidRPr="00A177A1">
        <w:rPr>
          <w:vertAlign w:val="superscript"/>
        </w:rPr>
        <w:t xml:space="preserve"> </w:t>
      </w:r>
      <w:r w:rsidRPr="00A177A1">
        <w:fldChar w:fldCharType="begin">
          <w:fldData xml:space="preserve">PEVuZE5vdGU+PENpdGU+PEF1dGhvcj5OZWVsYW5kPC9BdXRob3I+PFllYXI+MjAxOTwvWWVhcj48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</w:fldData>
        </w:fldChar>
      </w:r>
      <w:r w:rsidR="00375260" w:rsidRPr="00A177A1">
        <w:instrText xml:space="preserve"> ADDIN EN.CITE </w:instrText>
      </w:r>
      <w:r w:rsidR="00375260" w:rsidRPr="00A177A1">
        <w:fldChar w:fldCharType="begin">
          <w:fldData xml:space="preserve">PEVuZE5vdGU+PENpdGU+PEF1dGhvcj5OZWVsYW5kPC9BdXRob3I+PFllYXI+MjAxOTwvWWVhcj48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</w:fldData>
        </w:fldChar>
      </w:r>
      <w:r w:rsidR="00375260" w:rsidRPr="00A177A1">
        <w:instrText xml:space="preserve"> ADDIN EN.CITE.DATA </w:instrText>
      </w:r>
      <w:r w:rsidR="00375260" w:rsidRPr="00A177A1">
        <w:fldChar w:fldCharType="end"/>
      </w:r>
      <w:r w:rsidRPr="00A177A1">
        <w:fldChar w:fldCharType="separate"/>
      </w:r>
      <w:r w:rsidR="00375260" w:rsidRPr="00A177A1">
        <w:rPr>
          <w:noProof/>
        </w:rPr>
        <w:t>(12)</w:t>
      </w:r>
      <w:r w:rsidRPr="00A177A1">
        <w:fldChar w:fldCharType="end"/>
      </w:r>
      <w:r w:rsidR="008955C7" w:rsidRPr="00A177A1">
        <w:t>, although this cut-off threshold can vary between different populations</w:t>
      </w:r>
      <w:r w:rsidRPr="00A177A1">
        <w:t xml:space="preserve">. However, BMI is a not a direct measure of </w:t>
      </w:r>
      <w:r w:rsidR="00066D75" w:rsidRPr="00A177A1">
        <w:t>adiposity,</w:t>
      </w:r>
      <w:r w:rsidRPr="00A177A1">
        <w:t xml:space="preserve"> and is also correlated with fat</w:t>
      </w:r>
      <w:r w:rsidR="002A2FB0" w:rsidRPr="00A177A1">
        <w:t>-</w:t>
      </w:r>
      <w:r w:rsidRPr="00A177A1">
        <w:t>free mass</w:t>
      </w:r>
      <w:r w:rsidRPr="00A177A1">
        <w:fldChar w:fldCharType="begin">
          <w:fldData xml:space="preserve">PEVuZE5vdGU+PENpdGU+PEF1dGhvcj5OZWVsYW5kPC9BdXRob3I+PFllYXI+MjAxOTwvWWVhcj48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</w:fldData>
        </w:fldChar>
      </w:r>
      <w:r w:rsidR="00375260" w:rsidRPr="00A177A1">
        <w:instrText xml:space="preserve"> ADDIN EN.CITE </w:instrText>
      </w:r>
      <w:r w:rsidR="00375260" w:rsidRPr="00A177A1">
        <w:fldChar w:fldCharType="begin">
          <w:fldData xml:space="preserve">PEVuZE5vdGU+PENpdGU+PEF1dGhvcj5OZWVsYW5kPC9BdXRob3I+PFllYXI+MjAxOTwvWWVhcj48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</w:fldData>
        </w:fldChar>
      </w:r>
      <w:r w:rsidR="00375260" w:rsidRPr="00A177A1">
        <w:instrText xml:space="preserve"> ADDIN EN.CITE.DATA </w:instrText>
      </w:r>
      <w:r w:rsidR="00375260" w:rsidRPr="00A177A1">
        <w:fldChar w:fldCharType="end"/>
      </w:r>
      <w:r w:rsidRPr="00A177A1">
        <w:fldChar w:fldCharType="separate"/>
      </w:r>
      <w:r w:rsidR="00375260" w:rsidRPr="00A177A1">
        <w:rPr>
          <w:noProof/>
        </w:rPr>
        <w:t>(12)</w:t>
      </w:r>
      <w:r w:rsidRPr="00A177A1">
        <w:fldChar w:fldCharType="end"/>
      </w:r>
      <w:r w:rsidRPr="00A177A1">
        <w:t xml:space="preserve">. Assessment of obesity using waist-to-hip ratio (WHR) is less subject to influence from height and muscle mass, and is </w:t>
      </w:r>
      <w:r w:rsidR="00D92798" w:rsidRPr="00A177A1">
        <w:t xml:space="preserve">positively </w:t>
      </w:r>
      <w:r w:rsidRPr="00A177A1">
        <w:t>associated with cardiovascular risk in individuals</w:t>
      </w:r>
      <w:r w:rsidR="00066D75" w:rsidRPr="00A177A1">
        <w:t xml:space="preserve"> with </w:t>
      </w:r>
      <w:r w:rsidR="00A42AB1" w:rsidRPr="00A177A1">
        <w:t xml:space="preserve">a </w:t>
      </w:r>
      <w:r w:rsidRPr="00A177A1">
        <w:t>normal BMI</w:t>
      </w:r>
      <w:r w:rsidRPr="00A177A1">
        <w:fldChar w:fldCharType="begin">
          <w:fldData xml:space="preserve">PEVuZE5vdGU+PENpdGU+PEF1dGhvcj5DaGVuPC9BdXRob3I+PFllYXI+MjAxOTwvWWVhcj48UmVj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=
</w:fldData>
        </w:fldChar>
      </w:r>
      <w:r w:rsidR="00375260" w:rsidRPr="00A177A1">
        <w:instrText xml:space="preserve"> ADDIN EN.CITE </w:instrText>
      </w:r>
      <w:r w:rsidR="00375260" w:rsidRPr="00A177A1">
        <w:fldChar w:fldCharType="begin">
          <w:fldData xml:space="preserve">PEVuZE5vdGU+PENpdGU+PEF1dGhvcj5DaGVuPC9BdXRob3I+PFllYXI+MjAxOTwvWWVhcj48UmVj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=
</w:fldData>
        </w:fldChar>
      </w:r>
      <w:r w:rsidR="00375260" w:rsidRPr="00A177A1">
        <w:instrText xml:space="preserve"> ADDIN EN.CITE.DATA </w:instrText>
      </w:r>
      <w:r w:rsidR="00375260" w:rsidRPr="00A177A1">
        <w:fldChar w:fldCharType="end"/>
      </w:r>
      <w:r w:rsidRPr="00A177A1">
        <w:fldChar w:fldCharType="separate"/>
      </w:r>
      <w:r w:rsidR="00375260" w:rsidRPr="00A177A1">
        <w:rPr>
          <w:noProof/>
        </w:rPr>
        <w:t>(13, 14)</w:t>
      </w:r>
      <w:r w:rsidRPr="00A177A1">
        <w:fldChar w:fldCharType="end"/>
      </w:r>
      <w:r w:rsidRPr="00A177A1">
        <w:t xml:space="preserve">. </w:t>
      </w:r>
      <w:r w:rsidR="00450F0A" w:rsidRPr="00A177A1">
        <w:t xml:space="preserve">Thus, BMI and WHR represent </w:t>
      </w:r>
      <w:r w:rsidR="00AC3CE3" w:rsidRPr="00A177A1">
        <w:t>distinct</w:t>
      </w:r>
      <w:r w:rsidR="00450F0A" w:rsidRPr="00A177A1">
        <w:t xml:space="preserve"> measures of body fat that may differentially affect risk of CVD outcomes. </w:t>
      </w:r>
      <w:r w:rsidRPr="00A177A1">
        <w:t>Conventional o</w:t>
      </w:r>
      <w:r w:rsidR="004A3D8A" w:rsidRPr="00A177A1">
        <w:t xml:space="preserve">bservational studies </w:t>
      </w:r>
      <w:r w:rsidR="00761550" w:rsidRPr="00A177A1">
        <w:t xml:space="preserve">have </w:t>
      </w:r>
      <w:r w:rsidR="004A3D8A" w:rsidRPr="00A177A1">
        <w:t>show</w:t>
      </w:r>
      <w:r w:rsidR="00761550" w:rsidRPr="00A177A1">
        <w:t>n</w:t>
      </w:r>
      <w:r w:rsidR="004A3D8A" w:rsidRPr="00A177A1">
        <w:t xml:space="preserve"> that the relationship between</w:t>
      </w:r>
      <w:r w:rsidR="00F94198" w:rsidRPr="00A177A1">
        <w:t xml:space="preserve"> </w:t>
      </w:r>
      <w:r w:rsidR="004A3D8A" w:rsidRPr="00A177A1">
        <w:t xml:space="preserve">obesity </w:t>
      </w:r>
      <w:r w:rsidRPr="00A177A1">
        <w:t>measures</w:t>
      </w:r>
      <w:r w:rsidR="008F07FB" w:rsidRPr="00A177A1">
        <w:t xml:space="preserve"> such as BMI and WHR with</w:t>
      </w:r>
      <w:r w:rsidR="004A3D8A" w:rsidRPr="00A177A1">
        <w:t xml:space="preserve"> </w:t>
      </w:r>
      <w:r w:rsidR="00761550" w:rsidRPr="00A177A1">
        <w:t>CVD</w:t>
      </w:r>
      <w:r w:rsidR="004A3D8A" w:rsidRPr="00A177A1">
        <w:t xml:space="preserve"> is attenuated when adjustment is </w:t>
      </w:r>
      <w:r w:rsidR="00761550" w:rsidRPr="00A177A1">
        <w:t>made for</w:t>
      </w:r>
      <w:r w:rsidR="0046388A" w:rsidRPr="00A177A1">
        <w:t xml:space="preserve"> cardiometabolic risk factors such as</w:t>
      </w:r>
      <w:r w:rsidR="004A3D8A" w:rsidRPr="00A177A1">
        <w:t xml:space="preserve"> blood pressure, lipid </w:t>
      </w:r>
      <w:r w:rsidR="00761550" w:rsidRPr="00A177A1">
        <w:t>traits</w:t>
      </w:r>
      <w:r w:rsidR="004A3D8A" w:rsidRPr="00A177A1">
        <w:t xml:space="preserve"> </w:t>
      </w:r>
      <w:r w:rsidR="008F07FB" w:rsidRPr="00A177A1">
        <w:t>or</w:t>
      </w:r>
      <w:r w:rsidR="004A3D8A" w:rsidRPr="00A177A1">
        <w:t xml:space="preserve"> measures of </w:t>
      </w:r>
      <w:r w:rsidR="00955FF5" w:rsidRPr="00A177A1">
        <w:t>glycaemi</w:t>
      </w:r>
      <w:r w:rsidR="00761550" w:rsidRPr="00A177A1">
        <w:t>a</w:t>
      </w:r>
      <w:r w:rsidR="00806702"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 </w:instrText>
      </w:r>
      <w:r w:rsidR="00375260"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DATA </w:instrText>
      </w:r>
      <w:r w:rsidR="00375260" w:rsidRPr="00A177A1">
        <w:fldChar w:fldCharType="end"/>
      </w:r>
      <w:r w:rsidR="00806702" w:rsidRPr="00A177A1">
        <w:fldChar w:fldCharType="separate"/>
      </w:r>
      <w:r w:rsidR="00375260" w:rsidRPr="00A177A1">
        <w:rPr>
          <w:noProof/>
        </w:rPr>
        <w:t>(15)</w:t>
      </w:r>
      <w:r w:rsidR="00806702" w:rsidRPr="00A177A1">
        <w:fldChar w:fldCharType="end"/>
      </w:r>
      <w:r w:rsidR="004B12B3" w:rsidRPr="00A177A1">
        <w:t>. This has allowed</w:t>
      </w:r>
      <w:r w:rsidR="00BB6C1B" w:rsidRPr="00A177A1">
        <w:t xml:space="preserve"> for </w:t>
      </w:r>
      <w:r w:rsidR="00F77399" w:rsidRPr="00A177A1">
        <w:t>estimation of the proportion of</w:t>
      </w:r>
      <w:r w:rsidR="004B12B3" w:rsidRPr="00A177A1">
        <w:t xml:space="preserve"> the</w:t>
      </w:r>
      <w:r w:rsidR="00F77399" w:rsidRPr="00A177A1">
        <w:t xml:space="preserve"> effect</w:t>
      </w:r>
      <w:r w:rsidR="006205AF" w:rsidRPr="00A177A1">
        <w:t xml:space="preserve"> of obesity that is</w:t>
      </w:r>
      <w:r w:rsidR="00F77399" w:rsidRPr="00A177A1">
        <w:t xml:space="preserve"> mediated through </w:t>
      </w:r>
      <w:r w:rsidR="00E1755A" w:rsidRPr="00A177A1">
        <w:t xml:space="preserve">these </w:t>
      </w:r>
      <w:r w:rsidR="006205AF" w:rsidRPr="00A177A1">
        <w:t>intermediate</w:t>
      </w:r>
      <w:r w:rsidR="00E1755A" w:rsidRPr="00A177A1">
        <w:t>s</w:t>
      </w:r>
      <w:r w:rsidR="00F77399"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 </w:instrText>
      </w:r>
      <w:r w:rsidR="00375260"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DATA </w:instrText>
      </w:r>
      <w:r w:rsidR="00375260" w:rsidRPr="00A177A1">
        <w:fldChar w:fldCharType="end"/>
      </w:r>
      <w:r w:rsidR="00F77399" w:rsidRPr="00A177A1">
        <w:fldChar w:fldCharType="separate"/>
      </w:r>
      <w:r w:rsidR="00375260" w:rsidRPr="00A177A1">
        <w:rPr>
          <w:noProof/>
        </w:rPr>
        <w:t>(15)</w:t>
      </w:r>
      <w:r w:rsidR="00F77399" w:rsidRPr="00A177A1">
        <w:fldChar w:fldCharType="end"/>
      </w:r>
      <w:r w:rsidR="00F77399" w:rsidRPr="00A177A1">
        <w:t xml:space="preserve">. </w:t>
      </w:r>
      <w:r w:rsidR="00F6205B" w:rsidRPr="00A177A1">
        <w:t xml:space="preserve">However, </w:t>
      </w:r>
      <w:r w:rsidR="00E1755A" w:rsidRPr="00A177A1">
        <w:t xml:space="preserve">such </w:t>
      </w:r>
      <w:r w:rsidR="00C3048D" w:rsidRPr="00A177A1">
        <w:t xml:space="preserve">observational </w:t>
      </w:r>
      <w:r w:rsidR="00E1755A" w:rsidRPr="00A177A1">
        <w:t>analysis</w:t>
      </w:r>
      <w:r w:rsidR="00F77399" w:rsidRPr="00A177A1">
        <w:t xml:space="preserve"> is vulnerable to bias from </w:t>
      </w:r>
      <w:r w:rsidR="00C3048D" w:rsidRPr="00A177A1">
        <w:t xml:space="preserve">environmental </w:t>
      </w:r>
      <w:r w:rsidR="00F6205B" w:rsidRPr="00A177A1">
        <w:t>confounding</w:t>
      </w:r>
      <w:r w:rsidR="00C3048D" w:rsidRPr="00A177A1">
        <w:t xml:space="preserve"> factors</w:t>
      </w:r>
      <w:r w:rsidR="00F6205B" w:rsidRPr="00A177A1">
        <w:t xml:space="preserve"> and measurement error</w:t>
      </w:r>
      <w:r w:rsidR="00AD2EE2" w:rsidRPr="00A177A1">
        <w:t xml:space="preserve">, both of which </w:t>
      </w:r>
      <w:r w:rsidR="006205AF" w:rsidRPr="00A177A1">
        <w:t>c</w:t>
      </w:r>
      <w:r w:rsidR="00AD2EE2" w:rsidRPr="00A177A1">
        <w:t>an</w:t>
      </w:r>
      <w:r w:rsidR="006205AF" w:rsidRPr="00A177A1">
        <w:t xml:space="preserve"> result in</w:t>
      </w:r>
      <w:r w:rsidR="00AD2EE2" w:rsidRPr="00A177A1">
        <w:t xml:space="preserve"> underestimat</w:t>
      </w:r>
      <w:r w:rsidR="006205AF" w:rsidRPr="00A177A1">
        <w:t>ion of</w:t>
      </w:r>
      <w:r w:rsidR="00AD2EE2" w:rsidRPr="00A177A1">
        <w:t xml:space="preserve"> the proportion</w:t>
      </w:r>
      <w:r w:rsidR="006205AF" w:rsidRPr="00A177A1">
        <w:t xml:space="preserve"> of effect</w:t>
      </w:r>
      <w:r w:rsidR="00AD2EE2" w:rsidRPr="00A177A1">
        <w:t xml:space="preserve"> mediated</w:t>
      </w:r>
      <w:r w:rsidR="003B57BC" w:rsidRPr="00A177A1">
        <w:fldChar w:fldCharType="begin">
          <w:fldData xml:space="preserve">PEVuZE5vdGU+PENpdGU+PEF1dGhvcj5DYXJ0ZXI8L0F1dGhvcj48WWVhcj4yMDE5PC9ZZWFyPjxS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</w:fldData>
        </w:fldChar>
      </w:r>
      <w:r w:rsidR="00375260" w:rsidRPr="00A177A1">
        <w:instrText xml:space="preserve"> ADDIN EN.CITE </w:instrText>
      </w:r>
      <w:r w:rsidR="00375260" w:rsidRPr="00A177A1">
        <w:fldChar w:fldCharType="begin">
          <w:fldData xml:space="preserve">PEVuZE5vdGU+PENpdGU+PEF1dGhvcj5DYXJ0ZXI8L0F1dGhvcj48WWVhcj4yMDE5PC9ZZWFyPjxS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</w:fldData>
        </w:fldChar>
      </w:r>
      <w:r w:rsidR="00375260" w:rsidRPr="00A177A1">
        <w:instrText xml:space="preserve"> ADDIN EN.CITE.DATA </w:instrText>
      </w:r>
      <w:r w:rsidR="00375260" w:rsidRPr="00A177A1">
        <w:fldChar w:fldCharType="end"/>
      </w:r>
      <w:r w:rsidR="003B57BC" w:rsidRPr="00A177A1">
        <w:fldChar w:fldCharType="separate"/>
      </w:r>
      <w:r w:rsidR="00375260" w:rsidRPr="00A177A1">
        <w:rPr>
          <w:noProof/>
        </w:rPr>
        <w:t>(16, 17)</w:t>
      </w:r>
      <w:r w:rsidR="003B57BC" w:rsidRPr="00A177A1">
        <w:fldChar w:fldCharType="end"/>
      </w:r>
      <w:r w:rsidR="00F6205B" w:rsidRPr="00A177A1">
        <w:t>.</w:t>
      </w:r>
      <w:r w:rsidR="00F77399" w:rsidRPr="00A177A1">
        <w:t xml:space="preserve"> The Mendelian randomization </w:t>
      </w:r>
      <w:r w:rsidR="00320BE1" w:rsidRPr="00A177A1">
        <w:t xml:space="preserve">(MR) </w:t>
      </w:r>
      <w:r w:rsidR="00F77399" w:rsidRPr="00A177A1">
        <w:t>approach uses genetic variants as instruments for studying</w:t>
      </w:r>
      <w:r w:rsidR="00A42AB1" w:rsidRPr="00A177A1">
        <w:t xml:space="preserve"> the effect of </w:t>
      </w:r>
      <w:r w:rsidR="00624035" w:rsidRPr="00A177A1">
        <w:t xml:space="preserve">modifying </w:t>
      </w:r>
      <w:r w:rsidR="00A42AB1" w:rsidRPr="00A177A1">
        <w:t xml:space="preserve">an exposure on an </w:t>
      </w:r>
      <w:r w:rsidR="00F77399" w:rsidRPr="00A177A1">
        <w:t>outcome, and has now been extended to perform mediation analyses</w:t>
      </w:r>
      <w:r w:rsidR="003B57BC" w:rsidRPr="00A177A1">
        <w:fldChar w:fldCharType="begin">
          <w:fldData xml:space="preserve">PEVuZE5vdGU+PENpdGU+PEF1dGhvcj5CdXJnZXNzPC9BdXRob3I+PFllYXI+MjAxNzwvWWVhcj48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</w:fldData>
        </w:fldChar>
      </w:r>
      <w:r w:rsidR="00375260" w:rsidRPr="00A177A1">
        <w:instrText xml:space="preserve"> ADDIN EN.CITE </w:instrText>
      </w:r>
      <w:r w:rsidR="00375260" w:rsidRPr="00A177A1">
        <w:fldChar w:fldCharType="begin">
          <w:fldData xml:space="preserve">PEVuZE5vdGU+PENpdGU+PEF1dGhvcj5CdXJnZXNzPC9BdXRob3I+PFllYXI+MjAxNzwvWWVhcj48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</w:fldData>
        </w:fldChar>
      </w:r>
      <w:r w:rsidR="00375260" w:rsidRPr="00A177A1">
        <w:instrText xml:space="preserve"> ADDIN EN.CITE.DATA </w:instrText>
      </w:r>
      <w:r w:rsidR="00375260" w:rsidRPr="00A177A1">
        <w:fldChar w:fldCharType="end"/>
      </w:r>
      <w:r w:rsidR="003B57BC" w:rsidRPr="00A177A1">
        <w:fldChar w:fldCharType="separate"/>
      </w:r>
      <w:r w:rsidR="00375260" w:rsidRPr="00A177A1">
        <w:rPr>
          <w:noProof/>
        </w:rPr>
        <w:t>(16, 18)</w:t>
      </w:r>
      <w:r w:rsidR="003B57BC" w:rsidRPr="00A177A1">
        <w:fldChar w:fldCharType="end"/>
      </w:r>
      <w:r w:rsidR="00AD2EE2" w:rsidRPr="00A177A1">
        <w:t xml:space="preserve">. </w:t>
      </w:r>
      <w:r w:rsidR="00083C8E" w:rsidRPr="00A177A1">
        <w:t>Such</w:t>
      </w:r>
      <w:r w:rsidR="00AD2EE2" w:rsidRPr="00A177A1">
        <w:t xml:space="preserve"> use of genetic variants </w:t>
      </w:r>
      <w:r w:rsidR="00083C8E" w:rsidRPr="00A177A1">
        <w:t>whose allocation is</w:t>
      </w:r>
      <w:r w:rsidR="00C3048D" w:rsidRPr="00A177A1">
        <w:t xml:space="preserve"> not affected by environmental confounding factors </w:t>
      </w:r>
      <w:r w:rsidR="00AD2EE2" w:rsidRPr="00A177A1">
        <w:t xml:space="preserve">means that </w:t>
      </w:r>
      <w:r w:rsidR="00AC3CE3" w:rsidRPr="00A177A1">
        <w:t>MR</w:t>
      </w:r>
      <w:r w:rsidR="00AD2EE2" w:rsidRPr="00A177A1">
        <w:t xml:space="preserve"> </w:t>
      </w:r>
      <w:r w:rsidR="00083C8E" w:rsidRPr="00A177A1">
        <w:t>estimates</w:t>
      </w:r>
      <w:r w:rsidR="00AD2EE2" w:rsidRPr="00A177A1">
        <w:t xml:space="preserve"> are </w:t>
      </w:r>
      <w:r w:rsidR="008B5F17" w:rsidRPr="00A177A1">
        <w:t>less vulnerable to</w:t>
      </w:r>
      <w:r w:rsidR="00AD2EE2" w:rsidRPr="00A177A1">
        <w:t xml:space="preserve"> confounding from </w:t>
      </w:r>
      <w:r w:rsidR="00AD2EE2" w:rsidRPr="00A177A1">
        <w:lastRenderedPageBreak/>
        <w:t>environmental factors</w:t>
      </w:r>
      <w:r w:rsidR="00C3048D" w:rsidRPr="00A177A1">
        <w:t>. Furthermore</w:t>
      </w:r>
      <w:r w:rsidR="00AD2EE2" w:rsidRPr="00A177A1">
        <w:t xml:space="preserve">, </w:t>
      </w:r>
      <w:r w:rsidR="00624035" w:rsidRPr="00A177A1">
        <w:t xml:space="preserve">use of genetic variants that are associated with the exposure (BMI or WHR) in large populations </w:t>
      </w:r>
      <w:r w:rsidR="00083C8E" w:rsidRPr="00A177A1">
        <w:t xml:space="preserve">including individuals of different ages </w:t>
      </w:r>
      <w:r w:rsidR="00624035" w:rsidRPr="00A177A1">
        <w:t>means that the</w:t>
      </w:r>
      <w:r w:rsidR="00083C8E" w:rsidRPr="00A177A1">
        <w:t>ir association estimates</w:t>
      </w:r>
      <w:r w:rsidR="00624035" w:rsidRPr="00A177A1">
        <w:t xml:space="preserve"> are typically less vulnerable to measurement error</w:t>
      </w:r>
      <w:r w:rsidR="00083C8E" w:rsidRPr="00A177A1">
        <w:t xml:space="preserve"> or variation related to the timing of measurement</w:t>
      </w:r>
      <w:r w:rsidR="003B57BC" w:rsidRPr="00A177A1">
        <w:fldChar w:fldCharType="begin"/>
      </w:r>
      <w:r w:rsidR="00375260" w:rsidRPr="00A177A1">
        <w:instrText xml:space="preserve"> ADDIN EN.CITE &lt;EndNote&gt;&lt;Cite&gt;&lt;Author&gt;Carter&lt;/Author&gt;&lt;Year&gt;2019&lt;/Year&gt;&lt;RecNum&gt;711&lt;/RecNum&gt;&lt;DisplayText&gt;(16)&lt;/DisplayText&gt;&lt;record&gt;&lt;rec-number&gt;711&lt;/rec-number&gt;&lt;foreign-keys&gt;&lt;key app="EN" db-id="pw5dpzf5dsxf0levvxw5x09av22ads5fd0v9" timestamp="1573652876"&gt;711&lt;/key&gt;&lt;/foreign-keys&gt;&lt;ref-type name="Journal Article"&gt;17&lt;/ref-type&gt;&lt;contributors&gt;&lt;authors&gt;&lt;author&gt;Carter, Alice R&lt;/author&gt;&lt;author&gt;Sanderson, Eleanor&lt;/author&gt;&lt;author&gt;Hammerton, Gemma&lt;/author&gt;&lt;author&gt;Richmond, Rebecca C&lt;/author&gt;&lt;author&gt;Smith, George Davey&lt;/author&gt;&lt;author&gt;Heron, Jon&lt;/author&gt;&lt;author&gt;Taylor, Amy E&lt;/author&gt;&lt;author&gt;Davies, Neil M&lt;/author&gt;&lt;author&gt;Howe, Laura D&lt;/author&gt;&lt;/authors&gt;&lt;/contributors&gt;&lt;titles&gt;&lt;title&gt;Mendelian randomisation for mediation analysis: current methods and challenges for implementation&lt;/title&gt;&lt;secondary-title&gt;bioRxiv&lt;/secondary-title&gt;&lt;/titles&gt;&lt;periodical&gt;&lt;full-title&gt;bioRxiv&lt;/full-title&gt;&lt;/periodical&gt;&lt;pages&gt;835819&lt;/pages&gt;&lt;dates&gt;&lt;year&gt;2019&lt;/year&gt;&lt;/dates&gt;&lt;urls&gt;&lt;related-urls&gt;&lt;url&gt;https://www.biorxiv.org/content/biorxiv/early/2019/11/08/835819.full.pdf&lt;/url&gt;&lt;/related-urls&gt;&lt;/urls&gt;&lt;electronic-resource-num&gt;10.1101/835819&lt;/electronic-resource-num&gt;&lt;/record&gt;&lt;/Cite&gt;&lt;/EndNote&gt;</w:instrText>
      </w:r>
      <w:r w:rsidR="003B57BC" w:rsidRPr="00A177A1">
        <w:fldChar w:fldCharType="separate"/>
      </w:r>
      <w:r w:rsidR="00375260" w:rsidRPr="00A177A1">
        <w:rPr>
          <w:noProof/>
        </w:rPr>
        <w:t>(16)</w:t>
      </w:r>
      <w:r w:rsidR="003B57BC" w:rsidRPr="00A177A1">
        <w:fldChar w:fldCharType="end"/>
      </w:r>
      <w:r w:rsidR="00AD2EE2" w:rsidRPr="00A177A1">
        <w:t>.</w:t>
      </w:r>
      <w:r w:rsidR="006205AF" w:rsidRPr="00A177A1">
        <w:t xml:space="preserve"> </w:t>
      </w:r>
    </w:p>
    <w:p w14:paraId="10F2DC50" w14:textId="6C8A53A1" w:rsidR="004A3D8A" w:rsidRPr="00A177A1" w:rsidRDefault="004D6440" w:rsidP="00F77D03">
      <w:pPr>
        <w:spacing w:line="480" w:lineRule="auto"/>
      </w:pPr>
      <w:r w:rsidRPr="00A177A1">
        <w:t>The i</w:t>
      </w:r>
      <w:r w:rsidR="003B57BC" w:rsidRPr="00A177A1">
        <w:t>n</w:t>
      </w:r>
      <w:r w:rsidR="000D145C" w:rsidRPr="00A177A1">
        <w:t xml:space="preserve">creasing availability of </w:t>
      </w:r>
      <w:r w:rsidR="00F427DE" w:rsidRPr="00A177A1">
        <w:t xml:space="preserve">large-scale </w:t>
      </w:r>
      <w:r w:rsidR="000D145C" w:rsidRPr="00A177A1">
        <w:t>genome-wide association study (GWAS)</w:t>
      </w:r>
      <w:r w:rsidR="003B57BC" w:rsidRPr="00A177A1">
        <w:t xml:space="preserve"> data has greatly facilitated MR analyses considering cardiovascular risk factors and outcomes. </w:t>
      </w:r>
      <w:r w:rsidR="004A3D8A" w:rsidRPr="00A177A1">
        <w:t>In this study</w:t>
      </w:r>
      <w:r w:rsidR="006205AF" w:rsidRPr="00A177A1">
        <w:t>,</w:t>
      </w:r>
      <w:r w:rsidR="004A3D8A" w:rsidRPr="00A177A1">
        <w:t xml:space="preserve"> we </w:t>
      </w:r>
      <w:r w:rsidR="00C73C8E" w:rsidRPr="00A177A1">
        <w:t xml:space="preserve">aimed to </w:t>
      </w:r>
      <w:r w:rsidR="004A3D8A" w:rsidRPr="00A177A1">
        <w:t>use</w:t>
      </w:r>
      <w:r w:rsidR="006205AF" w:rsidRPr="00A177A1">
        <w:t xml:space="preserve"> </w:t>
      </w:r>
      <w:r w:rsidR="008B5F17" w:rsidRPr="00A177A1">
        <w:t>such</w:t>
      </w:r>
      <w:r w:rsidR="008133C3" w:rsidRPr="00A177A1">
        <w:t xml:space="preserve"> data </w:t>
      </w:r>
      <w:r w:rsidR="00F94198" w:rsidRPr="00A177A1">
        <w:t>with</w:t>
      </w:r>
      <w:r w:rsidR="008133C3" w:rsidRPr="00A177A1">
        <w:t>in the</w:t>
      </w:r>
      <w:r w:rsidR="004A3D8A" w:rsidRPr="00A177A1">
        <w:t xml:space="preserve"> MR</w:t>
      </w:r>
      <w:r w:rsidR="006205AF" w:rsidRPr="00A177A1">
        <w:t xml:space="preserve"> </w:t>
      </w:r>
      <w:r w:rsidR="008B5F17" w:rsidRPr="00A177A1">
        <w:t>framework</w:t>
      </w:r>
      <w:r w:rsidR="004A3D8A" w:rsidRPr="00A177A1">
        <w:t xml:space="preserve"> to investigate the role of </w:t>
      </w:r>
      <w:r w:rsidR="008133C3" w:rsidRPr="00A177A1">
        <w:t>blood pressure</w:t>
      </w:r>
      <w:r w:rsidR="004A3D8A" w:rsidRPr="00A177A1">
        <w:t>, diabetes,</w:t>
      </w:r>
      <w:r w:rsidR="0032283B" w:rsidRPr="00A177A1">
        <w:t xml:space="preserve"> fasting glucose,</w:t>
      </w:r>
      <w:r w:rsidR="004A3D8A" w:rsidRPr="00A177A1">
        <w:t xml:space="preserve"> </w:t>
      </w:r>
      <w:r w:rsidR="006205AF" w:rsidRPr="00A177A1">
        <w:t xml:space="preserve">lipid </w:t>
      </w:r>
      <w:r w:rsidR="008133C3" w:rsidRPr="00A177A1">
        <w:t>traits</w:t>
      </w:r>
      <w:r w:rsidR="004A3D8A" w:rsidRPr="00A177A1">
        <w:t xml:space="preserve"> and smoking in mediating the effect of BMI and WHR on </w:t>
      </w:r>
      <w:r w:rsidR="008B5F17" w:rsidRPr="00A177A1">
        <w:t>coronary artery disease (</w:t>
      </w:r>
      <w:r w:rsidR="004A3D8A" w:rsidRPr="00A177A1">
        <w:t>CAD</w:t>
      </w:r>
      <w:r w:rsidR="008B5F17" w:rsidRPr="00A177A1">
        <w:t>)</w:t>
      </w:r>
      <w:r w:rsidR="006205AF" w:rsidRPr="00A177A1">
        <w:t xml:space="preserve">, </w:t>
      </w:r>
      <w:r w:rsidR="008B5F17" w:rsidRPr="00A177A1">
        <w:t>peripheral arterial disease (</w:t>
      </w:r>
      <w:r w:rsidR="006205AF" w:rsidRPr="00A177A1">
        <w:t>PAD</w:t>
      </w:r>
      <w:r w:rsidR="008B5F17" w:rsidRPr="00A177A1">
        <w:t>)</w:t>
      </w:r>
      <w:r w:rsidR="004A3D8A" w:rsidRPr="00A177A1">
        <w:t xml:space="preserve"> and stroke</w:t>
      </w:r>
      <w:r w:rsidR="006205AF" w:rsidRPr="00A177A1">
        <w:t xml:space="preserve"> risk. </w:t>
      </w:r>
    </w:p>
    <w:p w14:paraId="4FFA9425" w14:textId="77777777" w:rsidR="00CD0996" w:rsidRPr="00A177A1" w:rsidRDefault="00CD0996" w:rsidP="00F77D03">
      <w:pPr>
        <w:spacing w:line="480" w:lineRule="auto"/>
      </w:pPr>
    </w:p>
    <w:p w14:paraId="5B123A4A" w14:textId="77777777" w:rsidR="00D47414" w:rsidRPr="00A177A1" w:rsidRDefault="00D47414" w:rsidP="00F77D03">
      <w:pPr>
        <w:pStyle w:val="Heading2"/>
        <w:spacing w:line="480" w:lineRule="auto"/>
        <w:rPr>
          <w:b/>
          <w:color w:val="auto"/>
        </w:rPr>
      </w:pPr>
      <w:r w:rsidRPr="00A177A1">
        <w:rPr>
          <w:b/>
          <w:color w:val="auto"/>
        </w:rPr>
        <w:t>Methods</w:t>
      </w:r>
    </w:p>
    <w:p w14:paraId="4C4783E2" w14:textId="66CE0149" w:rsidR="00F209F3" w:rsidRPr="00A177A1" w:rsidRDefault="00F209F3" w:rsidP="00F77D03">
      <w:pPr>
        <w:pStyle w:val="Heading3"/>
        <w:spacing w:line="480" w:lineRule="auto"/>
        <w:rPr>
          <w:b/>
          <w:color w:val="auto"/>
        </w:rPr>
      </w:pPr>
      <w:r w:rsidRPr="00A177A1">
        <w:rPr>
          <w:b/>
          <w:color w:val="auto"/>
        </w:rPr>
        <w:t>Ethical approval, data availability</w:t>
      </w:r>
      <w:r w:rsidR="00C92FA7" w:rsidRPr="00A177A1">
        <w:rPr>
          <w:b/>
          <w:color w:val="auto"/>
        </w:rPr>
        <w:t>, code availability</w:t>
      </w:r>
      <w:r w:rsidRPr="00A177A1">
        <w:rPr>
          <w:b/>
          <w:color w:val="auto"/>
        </w:rPr>
        <w:t xml:space="preserve"> and reporting</w:t>
      </w:r>
    </w:p>
    <w:p w14:paraId="6E9B6471" w14:textId="284F648F" w:rsidR="00F209F3" w:rsidRPr="00A177A1" w:rsidRDefault="00F209F3" w:rsidP="00F77D03">
      <w:pPr>
        <w:spacing w:line="480" w:lineRule="auto"/>
      </w:pPr>
      <w:r w:rsidRPr="00A177A1">
        <w:t xml:space="preserve">The data used in this work are publicly available and the studies from which they were obtained are cited. All these studies obtained relevant participant consent and ethical approval. The results from the analyses performed in this work are presented in the main manuscript or its supplementary files. </w:t>
      </w:r>
      <w:r w:rsidR="00C92FA7" w:rsidRPr="00A177A1">
        <w:t xml:space="preserve">All code used for this work are available upon reasonable request to the corresponding author. </w:t>
      </w:r>
      <w:r w:rsidRPr="00A177A1">
        <w:t>This paper has been reported based on recommendations by the STROBE-MR Guidelines (Research Checklist)</w:t>
      </w:r>
      <w:r w:rsidRPr="00A177A1">
        <w:fldChar w:fldCharType="begin"/>
      </w:r>
      <w:r w:rsidR="00375260" w:rsidRPr="00A177A1">
        <w:instrText xml:space="preserve"> ADDIN EN.CITE &lt;EndNote&gt;&lt;Cite&gt;&lt;Author&gt;Davey Smith G&lt;/Author&gt;&lt;Year&gt;2019&lt;/Year&gt;&lt;RecNum&gt;632&lt;/RecNum&gt;&lt;DisplayText&gt;(19)&lt;/DisplayText&gt;&lt;record&gt;&lt;rec-number&gt;632&lt;/rec-number&gt;&lt;foreign-keys&gt;&lt;key app="EN" db-id="pw5dpzf5dsxf0levvxw5x09av22ads5fd0v9" timestamp="1566296419"&gt;632&lt;/key&gt;&lt;/foreign-keys&gt;&lt;ref-type name="Journal Article"&gt;17&lt;/ref-type&gt;&lt;contributors&gt;&lt;authors&gt;&lt;author&gt;Davey Smith G, &lt;/author&gt;&lt;author&gt;Davies NM, &lt;/author&gt;&lt;author&gt;Dimou N, &lt;/author&gt;&lt;author&gt;Egger M, &lt;/author&gt;&lt;author&gt;Gallo V, &lt;/author&gt;&lt;author&gt;Golub R, &lt;/author&gt;&lt;author&gt;Higgins JP, &lt;/author&gt;&lt;author&gt;Langenberg C, &lt;/author&gt;&lt;author&gt;Loder EW, &lt;/author&gt;&lt;author&gt;Richards JB, &lt;/author&gt;&lt;author&gt;Richmond RC, &lt;/author&gt;&lt;author&gt;Skrivankova VW, &lt;/author&gt;&lt;author&gt;Swanson SA, &lt;/author&gt;&lt;author&gt;Timpson NJ, &lt;/author&gt;&lt;author&gt;Tybjaerg-Hansen A, &lt;/author&gt;&lt;author&gt;VanderWeele TJ, &lt;/author&gt;&lt;author&gt;Woolf BA, &lt;/author&gt;&lt;author&gt;Yarmolinsky J.&lt;/author&gt;&lt;/authors&gt;&lt;/contributors&gt;&lt;titles&gt;&lt;title&gt;STROBE-MR: Guidelines for strengthening the reporting of Mendelian randomization studies. https://doi.org/10.7287/peerj.preprints.27857v1.&lt;/title&gt;&lt;secondary-title&gt;PeerJ Preprints&lt;/secondary-title&gt;&lt;/titles&gt;&lt;periodical&gt;&lt;full-title&gt;PeerJ Preprints&lt;/full-title&gt;&lt;/periodical&gt;&lt;volume&gt;7:e27857v1&lt;/volume&gt;&lt;dates&gt;&lt;year&gt;2019&lt;/year&gt;&lt;/dates&gt;&lt;urls&gt;&lt;/urls&gt;&lt;/record&gt;&lt;/Cite&gt;&lt;/EndNote&gt;</w:instrText>
      </w:r>
      <w:r w:rsidRPr="00A177A1">
        <w:fldChar w:fldCharType="separate"/>
      </w:r>
      <w:r w:rsidR="00375260" w:rsidRPr="00A177A1">
        <w:rPr>
          <w:noProof/>
        </w:rPr>
        <w:t>(19)</w:t>
      </w:r>
      <w:r w:rsidRPr="00A177A1">
        <w:fldChar w:fldCharType="end"/>
      </w:r>
      <w:r w:rsidRPr="00A177A1">
        <w:t xml:space="preserve">. The study protocol and details were not pre-registered. </w:t>
      </w:r>
    </w:p>
    <w:p w14:paraId="65530378" w14:textId="34E490B9" w:rsidR="003825E0" w:rsidRPr="00A177A1" w:rsidRDefault="00E52774" w:rsidP="00F77D03">
      <w:pPr>
        <w:pStyle w:val="Heading3"/>
        <w:spacing w:line="480" w:lineRule="auto"/>
        <w:rPr>
          <w:b/>
          <w:color w:val="auto"/>
        </w:rPr>
      </w:pPr>
      <w:r w:rsidRPr="00A177A1">
        <w:rPr>
          <w:b/>
          <w:color w:val="auto"/>
        </w:rPr>
        <w:t>Data sources</w:t>
      </w:r>
    </w:p>
    <w:p w14:paraId="3CB90396" w14:textId="2C30B97F" w:rsidR="002960B9" w:rsidRPr="00A177A1" w:rsidRDefault="007C344C" w:rsidP="00F77D03">
      <w:pPr>
        <w:spacing w:line="480" w:lineRule="auto"/>
      </w:pPr>
      <w:r w:rsidRPr="00A177A1">
        <w:t>G</w:t>
      </w:r>
      <w:r w:rsidR="005D4E0A" w:rsidRPr="00A177A1">
        <w:t>enetic</w:t>
      </w:r>
      <w:r w:rsidR="00700AD3" w:rsidRPr="00A177A1">
        <w:t xml:space="preserve"> association</w:t>
      </w:r>
      <w:r w:rsidR="005D4E0A" w:rsidRPr="00A177A1">
        <w:t xml:space="preserve"> estimates for BMI</w:t>
      </w:r>
      <w:r w:rsidRPr="00A177A1">
        <w:t xml:space="preserve"> and WHR were obtained </w:t>
      </w:r>
      <w:r w:rsidR="001A5CFA" w:rsidRPr="00A177A1">
        <w:t xml:space="preserve">from </w:t>
      </w:r>
      <w:r w:rsidR="00484C91" w:rsidRPr="00A177A1">
        <w:t>the GIANT Consortium</w:t>
      </w:r>
      <w:r w:rsidR="00F47DC5" w:rsidRPr="00A177A1">
        <w:t xml:space="preserve"> GWAS meta-analysis of 806 </w:t>
      </w:r>
      <w:r w:rsidRPr="00A177A1">
        <w:t>834 and 697</w:t>
      </w:r>
      <w:r w:rsidR="00F47DC5" w:rsidRPr="00A177A1">
        <w:t xml:space="preserve"> </w:t>
      </w:r>
      <w:r w:rsidRPr="00A177A1">
        <w:t>734 European-ancestry individuals respectively</w:t>
      </w:r>
      <w:r w:rsidR="00650E8E" w:rsidRPr="00A177A1">
        <w:fldChar w:fldCharType="begin">
          <w:fldData xml:space="preserve">PEVuZE5vdGU+PENpdGU+PEF1dGhvcj5QdWxpdDwvQXV0aG9yPjxZZWFyPjIwMTk8L1llYXI+PFJl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=
</w:fldData>
        </w:fldChar>
      </w:r>
      <w:r w:rsidR="00375260" w:rsidRPr="00A177A1">
        <w:instrText xml:space="preserve"> ADDIN EN.CITE </w:instrText>
      </w:r>
      <w:r w:rsidR="00375260" w:rsidRPr="00A177A1">
        <w:fldChar w:fldCharType="begin">
          <w:fldData xml:space="preserve">PEVuZE5vdGU+PENpdGU+PEF1dGhvcj5QdWxpdDwvQXV0aG9yPjxZZWFyPjIwMTk8L1llYXI+PFJl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=
</w:fldData>
        </w:fldChar>
      </w:r>
      <w:r w:rsidR="00375260" w:rsidRPr="00A177A1">
        <w:instrText xml:space="preserve"> ADDIN EN.CITE.DATA </w:instrText>
      </w:r>
      <w:r w:rsidR="00375260" w:rsidRPr="00A177A1">
        <w:fldChar w:fldCharType="end"/>
      </w:r>
      <w:r w:rsidR="00650E8E" w:rsidRPr="00A177A1">
        <w:fldChar w:fldCharType="separate"/>
      </w:r>
      <w:r w:rsidR="00375260" w:rsidRPr="00A177A1">
        <w:rPr>
          <w:noProof/>
        </w:rPr>
        <w:t>(20)</w:t>
      </w:r>
      <w:r w:rsidR="00650E8E" w:rsidRPr="00A177A1">
        <w:fldChar w:fldCharType="end"/>
      </w:r>
      <w:r w:rsidR="00700AD3" w:rsidRPr="00A177A1">
        <w:t xml:space="preserve">. </w:t>
      </w:r>
      <w:r w:rsidR="00B9383B" w:rsidRPr="00A177A1">
        <w:t xml:space="preserve">Genetic association estimates for SBP were </w:t>
      </w:r>
      <w:r w:rsidR="00700AD3" w:rsidRPr="00A177A1">
        <w:t>obtained</w:t>
      </w:r>
      <w:r w:rsidR="00B9383B" w:rsidRPr="00A177A1">
        <w:t xml:space="preserve"> from a GWAS of 318</w:t>
      </w:r>
      <w:r w:rsidR="00F47DC5" w:rsidRPr="00A177A1">
        <w:t xml:space="preserve"> </w:t>
      </w:r>
      <w:r w:rsidR="00B9383B" w:rsidRPr="00A177A1">
        <w:t>417 White British individuals in</w:t>
      </w:r>
      <w:r w:rsidR="00526E52" w:rsidRPr="00A177A1">
        <w:t xml:space="preserve"> the UK Biobank</w:t>
      </w:r>
      <w:r w:rsidR="00677333" w:rsidRPr="00A177A1">
        <w:t>, with</w:t>
      </w:r>
      <w:r w:rsidR="009B38B8" w:rsidRPr="00A177A1">
        <w:t xml:space="preserve"> c</w:t>
      </w:r>
      <w:r w:rsidR="00700AD3" w:rsidRPr="00A177A1">
        <w:t>orrection</w:t>
      </w:r>
      <w:r w:rsidR="00586FA8" w:rsidRPr="00A177A1">
        <w:t xml:space="preserve"> made </w:t>
      </w:r>
      <w:r w:rsidR="00700AD3" w:rsidRPr="00A177A1">
        <w:t>for</w:t>
      </w:r>
      <w:r w:rsidR="00586FA8" w:rsidRPr="00A177A1">
        <w:t xml:space="preserve"> any</w:t>
      </w:r>
      <w:r w:rsidR="00700AD3" w:rsidRPr="00A177A1">
        <w:t xml:space="preserve"> self-reported anti-hypertensive medication use by adding 10mmHg</w:t>
      </w:r>
      <w:r w:rsidR="00586FA8" w:rsidRPr="00A177A1">
        <w:t xml:space="preserve"> to the mean SBP measured from two automated recordings that were taken two minutes </w:t>
      </w:r>
      <w:r w:rsidR="00586FA8" w:rsidRPr="00A177A1">
        <w:lastRenderedPageBreak/>
        <w:t>apart at baseline assessment</w:t>
      </w:r>
      <w:r w:rsidR="00700AD3" w:rsidRPr="00A177A1">
        <w:fldChar w:fldCharType="begin">
          <w:fldData xml:space="preserve">PEVuZE5vdGU+PENpdGU+PEF1dGhvcj5DYXJ0ZXI8L0F1dGhvcj48WWVhcj4yMDE5PC9ZZWFyPjxS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</w:fldData>
        </w:fldChar>
      </w:r>
      <w:r w:rsidR="00375260" w:rsidRPr="00A177A1">
        <w:instrText xml:space="preserve"> ADDIN EN.CITE </w:instrText>
      </w:r>
      <w:r w:rsidR="00375260" w:rsidRPr="00A177A1">
        <w:fldChar w:fldCharType="begin">
          <w:fldData xml:space="preserve">PEVuZE5vdGU+PENpdGU+PEF1dGhvcj5DYXJ0ZXI8L0F1dGhvcj48WWVhcj4yMDE5PC9ZZWFyPjxS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</w:fldData>
        </w:fldChar>
      </w:r>
      <w:r w:rsidR="00375260" w:rsidRPr="00A177A1">
        <w:instrText xml:space="preserve"> ADDIN EN.CITE.DATA </w:instrText>
      </w:r>
      <w:r w:rsidR="00375260" w:rsidRPr="00A177A1">
        <w:fldChar w:fldCharType="end"/>
      </w:r>
      <w:r w:rsidR="00700AD3" w:rsidRPr="00A177A1">
        <w:fldChar w:fldCharType="separate"/>
      </w:r>
      <w:r w:rsidR="00375260" w:rsidRPr="00A177A1">
        <w:rPr>
          <w:noProof/>
        </w:rPr>
        <w:t>(21)</w:t>
      </w:r>
      <w:r w:rsidR="00700AD3" w:rsidRPr="00A177A1">
        <w:fldChar w:fldCharType="end"/>
      </w:r>
      <w:r w:rsidR="00700AD3" w:rsidRPr="00A177A1">
        <w:t xml:space="preserve">. </w:t>
      </w:r>
      <w:r w:rsidR="00284C90" w:rsidRPr="00A177A1">
        <w:t>Previous methodological work has supported that the addition of a constant</w:t>
      </w:r>
      <w:r w:rsidR="00D92798" w:rsidRPr="00A177A1">
        <w:t xml:space="preserve"> value</w:t>
      </w:r>
      <w:r w:rsidR="00284C90" w:rsidRPr="00A177A1">
        <w:t xml:space="preserve"> to the observed blood pressure in individuals taki</w:t>
      </w:r>
      <w:r w:rsidR="00240288" w:rsidRPr="00A177A1">
        <w:t>ng antihypertensive medication a</w:t>
      </w:r>
      <w:r w:rsidR="00284C90" w:rsidRPr="00A177A1">
        <w:t>s a strategy that optimises statistical power while minimising bias</w:t>
      </w:r>
      <w:r w:rsidR="00BB7ABE" w:rsidRPr="00A177A1">
        <w:fldChar w:fldCharType="begin"/>
      </w:r>
      <w:r w:rsidR="00BB7ABE" w:rsidRPr="00A177A1">
        <w:instrText xml:space="preserve"> ADDIN EN.CITE &lt;EndNote&gt;&lt;Cite&gt;&lt;Author&gt;Tobin&lt;/Author&gt;&lt;Year&gt;2005&lt;/Year&gt;&lt;RecNum&gt;181&lt;/RecNum&gt;&lt;DisplayText&gt;(22)&lt;/DisplayText&gt;&lt;record&gt;&lt;rec-number&gt;181&lt;/rec-number&gt;&lt;foreign-keys&gt;&lt;key app="EN" db-id="pw5dpzf5dsxf0levvxw5x09av22ads5fd0v9" timestamp="1536137526"&gt;181&lt;/key&gt;&lt;/foreign-keys&gt;&lt;ref-type name="Journal Article"&gt;17&lt;/ref-type&gt;&lt;contributors&gt;&lt;authors&gt;&lt;author&gt;Tobin, M. D.&lt;/author&gt;&lt;author&gt;Sheehan, N. A.&lt;/author&gt;&lt;author&gt;Scurrah, K. J.&lt;/author&gt;&lt;author&gt;Burton, P. R.&lt;/author&gt;&lt;/authors&gt;&lt;/contributors&gt;&lt;auth-address&gt;Biostatistics and Genetic Epidemiology, Department of Health Sciences, University of Leicester, 22-28 Princess Road West, Leicester LE1 6TP, U.K. mt47@leicester.ac.uk&lt;/auth-address&gt;&lt;titles&gt;&lt;title&gt;Adjusting for treatment effects in studies of quantitative traits: antihypertensive therapy and systolic blood pressure&lt;/title&gt;&lt;secondary-title&gt;Stat Med&lt;/secondary-title&gt;&lt;/titles&gt;&lt;periodical&gt;&lt;full-title&gt;Stat Med&lt;/full-title&gt;&lt;/periodical&gt;&lt;pages&gt;2911-35&lt;/pages&gt;&lt;volume&gt;24&lt;/volume&gt;&lt;number&gt;19&lt;/number&gt;&lt;keywords&gt;&lt;keyword&gt;Aged&lt;/keyword&gt;&lt;keyword&gt;Antihypertensive Agents/*pharmacology&lt;/keyword&gt;&lt;keyword&gt;Bias&lt;/keyword&gt;&lt;keyword&gt;Blood Pressure/drug effects/*genetics&lt;/keyword&gt;&lt;keyword&gt;Computer Simulation&lt;/keyword&gt;&lt;keyword&gt;Female&lt;/keyword&gt;&lt;keyword&gt;Humans&lt;/keyword&gt;&lt;keyword&gt;Male&lt;/keyword&gt;&lt;keyword&gt;Middle Aged&lt;/keyword&gt;&lt;keyword&gt;*Models, Genetic&lt;/keyword&gt;&lt;keyword&gt;*Models, Statistical&lt;/keyword&gt;&lt;keyword&gt;*Quantitative Trait, Heritable&lt;/keyword&gt;&lt;/keywords&gt;&lt;dates&gt;&lt;year&gt;2005&lt;/year&gt;&lt;pub-dates&gt;&lt;date&gt;Oct 15&lt;/date&gt;&lt;/pub-dates&gt;&lt;/dates&gt;&lt;isbn&gt;0277-6715 (Print)&amp;#xD;0277-6715 (Linking)&lt;/isbn&gt;&lt;accession-num&gt;16152135&lt;/accession-num&gt;&lt;urls&gt;&lt;related-urls&gt;&lt;url&gt;https://www.ncbi.nlm.nih.gov/pubmed/16152135&lt;/url&gt;&lt;/related-urls&gt;&lt;/urls&gt;&lt;electronic-resource-num&gt;10.1002/sim.2165&lt;/electronic-resource-num&gt;&lt;/record&gt;&lt;/Cite&gt;&lt;/EndNote&gt;</w:instrText>
      </w:r>
      <w:r w:rsidR="00BB7ABE" w:rsidRPr="00A177A1">
        <w:fldChar w:fldCharType="separate"/>
      </w:r>
      <w:r w:rsidR="00BB7ABE" w:rsidRPr="00A177A1">
        <w:rPr>
          <w:noProof/>
        </w:rPr>
        <w:t>(22)</w:t>
      </w:r>
      <w:r w:rsidR="00BB7ABE" w:rsidRPr="00A177A1">
        <w:fldChar w:fldCharType="end"/>
      </w:r>
      <w:r w:rsidR="00284C90" w:rsidRPr="00A177A1">
        <w:t xml:space="preserve">. </w:t>
      </w:r>
      <w:r w:rsidR="00677333" w:rsidRPr="00A177A1">
        <w:t>Genetic association estimates for lifetime smoking (referred to hereon as smoking) were obtained from a GWAS of 462</w:t>
      </w:r>
      <w:r w:rsidR="00F47DC5" w:rsidRPr="00A177A1">
        <w:t xml:space="preserve"> </w:t>
      </w:r>
      <w:r w:rsidR="00677333" w:rsidRPr="00A177A1">
        <w:t>690 European-ancestry individuals in the UK</w:t>
      </w:r>
      <w:r w:rsidR="004E55E2" w:rsidRPr="00A177A1">
        <w:t xml:space="preserve"> Biobank</w:t>
      </w:r>
      <w:r w:rsidR="00677333" w:rsidRPr="00A177A1">
        <w:rPr>
          <w:rFonts w:cstheme="minorHAnsi"/>
        </w:rPr>
        <w:fldChar w:fldCharType="begin">
          <w:fldData xml:space="preserve">PEVuZE5vdGU+PENpdGU+PEF1dGhvcj5Xb290dG9uPC9BdXRob3I+PFllYXI+MjAxOTwvWWVhcj48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</w:fldData>
        </w:fldChar>
      </w:r>
      <w:r w:rsidR="00BB7ABE" w:rsidRPr="00A177A1">
        <w:rPr>
          <w:rFonts w:cstheme="minorHAnsi"/>
        </w:rPr>
        <w:instrText xml:space="preserve"> ADDIN EN.CITE </w:instrText>
      </w:r>
      <w:r w:rsidR="00BB7ABE" w:rsidRPr="00A177A1">
        <w:rPr>
          <w:rFonts w:cstheme="minorHAnsi"/>
        </w:rPr>
        <w:fldChar w:fldCharType="begin">
          <w:fldData xml:space="preserve">PEVuZE5vdGU+PENpdGU+PEF1dGhvcj5Xb290dG9uPC9BdXRob3I+PFllYXI+MjAxOTwvWWVhcj48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</w:fldData>
        </w:fldChar>
      </w:r>
      <w:r w:rsidR="00BB7ABE" w:rsidRPr="00A177A1">
        <w:rPr>
          <w:rFonts w:cstheme="minorHAnsi"/>
        </w:rPr>
        <w:instrText xml:space="preserve"> ADDIN EN.CITE.DATA </w:instrText>
      </w:r>
      <w:r w:rsidR="00BB7ABE" w:rsidRPr="00A177A1">
        <w:rPr>
          <w:rFonts w:cstheme="minorHAnsi"/>
        </w:rPr>
      </w:r>
      <w:r w:rsidR="00BB7ABE" w:rsidRPr="00A177A1">
        <w:rPr>
          <w:rFonts w:cstheme="minorHAnsi"/>
        </w:rPr>
        <w:fldChar w:fldCharType="end"/>
      </w:r>
      <w:r w:rsidR="00677333" w:rsidRPr="00A177A1">
        <w:rPr>
          <w:rFonts w:cstheme="minorHAnsi"/>
        </w:rPr>
      </w:r>
      <w:r w:rsidR="00677333" w:rsidRPr="00A177A1">
        <w:rPr>
          <w:rFonts w:cstheme="minorHAnsi"/>
        </w:rPr>
        <w:fldChar w:fldCharType="separate"/>
      </w:r>
      <w:r w:rsidR="00BB7ABE" w:rsidRPr="00A177A1">
        <w:rPr>
          <w:rFonts w:cstheme="minorHAnsi"/>
          <w:noProof/>
        </w:rPr>
        <w:t>(23)</w:t>
      </w:r>
      <w:r w:rsidR="00677333" w:rsidRPr="00A177A1">
        <w:rPr>
          <w:rFonts w:cstheme="minorHAnsi"/>
        </w:rPr>
        <w:fldChar w:fldCharType="end"/>
      </w:r>
      <w:r w:rsidR="00677333" w:rsidRPr="00A177A1">
        <w:rPr>
          <w:rFonts w:cstheme="minorHAnsi"/>
        </w:rPr>
        <w:t>. A</w:t>
      </w:r>
      <w:r w:rsidR="00842C53" w:rsidRPr="00A177A1">
        <w:t xml:space="preserve"> </w:t>
      </w:r>
      <w:r w:rsidR="00B9383B" w:rsidRPr="00A177A1">
        <w:rPr>
          <w:rFonts w:cstheme="minorHAnsi"/>
        </w:rPr>
        <w:t xml:space="preserve">lifetime </w:t>
      </w:r>
      <w:r w:rsidR="00842C53" w:rsidRPr="00A177A1">
        <w:rPr>
          <w:rFonts w:cstheme="minorHAnsi"/>
        </w:rPr>
        <w:t>measure</w:t>
      </w:r>
      <w:r w:rsidR="001C33BB" w:rsidRPr="00A177A1">
        <w:rPr>
          <w:rFonts w:cstheme="minorHAnsi"/>
        </w:rPr>
        <w:t xml:space="preserve"> </w:t>
      </w:r>
      <w:r w:rsidR="00677333" w:rsidRPr="00A177A1">
        <w:rPr>
          <w:rFonts w:cstheme="minorHAnsi"/>
        </w:rPr>
        <w:t xml:space="preserve">of smoking </w:t>
      </w:r>
      <w:r w:rsidR="00842C53" w:rsidRPr="00A177A1">
        <w:rPr>
          <w:rFonts w:cstheme="minorHAnsi"/>
        </w:rPr>
        <w:t>was created based on s</w:t>
      </w:r>
      <w:r w:rsidR="00B9383B" w:rsidRPr="00A177A1">
        <w:rPr>
          <w:rFonts w:cstheme="minorHAnsi"/>
        </w:rPr>
        <w:t>elf-reported age at initiation, age at cessation and cigarettes</w:t>
      </w:r>
      <w:r w:rsidR="00842C53" w:rsidRPr="00A177A1">
        <w:rPr>
          <w:rFonts w:cstheme="minorHAnsi"/>
        </w:rPr>
        <w:t xml:space="preserve"> </w:t>
      </w:r>
      <w:r w:rsidR="00677333" w:rsidRPr="00A177A1">
        <w:rPr>
          <w:rFonts w:cstheme="minorHAnsi"/>
        </w:rPr>
        <w:t>smoked</w:t>
      </w:r>
      <w:r w:rsidR="00315178" w:rsidRPr="00A177A1">
        <w:rPr>
          <w:rFonts w:cstheme="minorHAnsi"/>
        </w:rPr>
        <w:t xml:space="preserve"> per day</w:t>
      </w:r>
      <w:r w:rsidR="00650E8E" w:rsidRPr="00A177A1">
        <w:rPr>
          <w:rFonts w:cstheme="minorHAnsi"/>
        </w:rPr>
        <w:fldChar w:fldCharType="begin">
          <w:fldData xml:space="preserve">PEVuZE5vdGU+PENpdGU+PEF1dGhvcj5Xb290dG9uPC9BdXRob3I+PFllYXI+MjAxOTwvWWVhcj48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</w:fldData>
        </w:fldChar>
      </w:r>
      <w:r w:rsidR="00BB7ABE" w:rsidRPr="00A177A1">
        <w:rPr>
          <w:rFonts w:cstheme="minorHAnsi"/>
        </w:rPr>
        <w:instrText xml:space="preserve"> ADDIN EN.CITE </w:instrText>
      </w:r>
      <w:r w:rsidR="00BB7ABE" w:rsidRPr="00A177A1">
        <w:rPr>
          <w:rFonts w:cstheme="minorHAnsi"/>
        </w:rPr>
        <w:fldChar w:fldCharType="begin">
          <w:fldData xml:space="preserve">PEVuZE5vdGU+PENpdGU+PEF1dGhvcj5Xb290dG9uPC9BdXRob3I+PFllYXI+MjAxOTwvWWVhcj48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</w:fldData>
        </w:fldChar>
      </w:r>
      <w:r w:rsidR="00BB7ABE" w:rsidRPr="00A177A1">
        <w:rPr>
          <w:rFonts w:cstheme="minorHAnsi"/>
        </w:rPr>
        <w:instrText xml:space="preserve"> ADDIN EN.CITE.DATA </w:instrText>
      </w:r>
      <w:r w:rsidR="00BB7ABE" w:rsidRPr="00A177A1">
        <w:rPr>
          <w:rFonts w:cstheme="minorHAnsi"/>
        </w:rPr>
      </w:r>
      <w:r w:rsidR="00BB7ABE" w:rsidRPr="00A177A1">
        <w:rPr>
          <w:rFonts w:cstheme="minorHAnsi"/>
        </w:rPr>
        <w:fldChar w:fldCharType="end"/>
      </w:r>
      <w:r w:rsidR="00650E8E" w:rsidRPr="00A177A1">
        <w:rPr>
          <w:rFonts w:cstheme="minorHAnsi"/>
        </w:rPr>
      </w:r>
      <w:r w:rsidR="00650E8E" w:rsidRPr="00A177A1">
        <w:rPr>
          <w:rFonts w:cstheme="minorHAnsi"/>
        </w:rPr>
        <w:fldChar w:fldCharType="separate"/>
      </w:r>
      <w:r w:rsidR="00BB7ABE" w:rsidRPr="00A177A1">
        <w:rPr>
          <w:rFonts w:cstheme="minorHAnsi"/>
          <w:noProof/>
        </w:rPr>
        <w:t>(23)</w:t>
      </w:r>
      <w:r w:rsidR="00650E8E" w:rsidRPr="00A177A1">
        <w:rPr>
          <w:rFonts w:cstheme="minorHAnsi"/>
        </w:rPr>
        <w:fldChar w:fldCharType="end"/>
      </w:r>
      <w:r w:rsidR="00B9383B" w:rsidRPr="00A177A1">
        <w:rPr>
          <w:rFonts w:cstheme="minorHAnsi"/>
        </w:rPr>
        <w:t xml:space="preserve">. </w:t>
      </w:r>
      <w:r w:rsidR="00650E8E" w:rsidRPr="00A177A1">
        <w:rPr>
          <w:rFonts w:cstheme="minorHAnsi"/>
        </w:rPr>
        <w:t xml:space="preserve">Genetic association estimates for </w:t>
      </w:r>
      <w:r w:rsidR="00526E52" w:rsidRPr="00A177A1">
        <w:rPr>
          <w:rFonts w:cstheme="minorHAnsi"/>
        </w:rPr>
        <w:t xml:space="preserve">liability to </w:t>
      </w:r>
      <w:r w:rsidR="00484C91" w:rsidRPr="00A177A1">
        <w:rPr>
          <w:rFonts w:cstheme="minorHAnsi"/>
        </w:rPr>
        <w:t>diabetes came from the DIAGRAM Consortium</w:t>
      </w:r>
      <w:r w:rsidR="00650E8E" w:rsidRPr="00A177A1">
        <w:rPr>
          <w:rFonts w:cstheme="minorHAnsi"/>
        </w:rPr>
        <w:t xml:space="preserve"> GWAS meta-analysis </w:t>
      </w:r>
      <w:r w:rsidR="00484C91" w:rsidRPr="00A177A1">
        <w:rPr>
          <w:rFonts w:cstheme="minorHAnsi"/>
        </w:rPr>
        <w:t xml:space="preserve">of </w:t>
      </w:r>
      <w:r w:rsidR="00650E8E" w:rsidRPr="00A177A1">
        <w:rPr>
          <w:rFonts w:cstheme="minorHAnsi"/>
        </w:rPr>
        <w:t>74</w:t>
      </w:r>
      <w:r w:rsidR="00F47DC5" w:rsidRPr="00A177A1">
        <w:rPr>
          <w:rFonts w:cstheme="minorHAnsi"/>
        </w:rPr>
        <w:t xml:space="preserve"> 124 cases and 824 </w:t>
      </w:r>
      <w:r w:rsidR="00650E8E" w:rsidRPr="00A177A1">
        <w:rPr>
          <w:rFonts w:cstheme="minorHAnsi"/>
        </w:rPr>
        <w:t>006 controls, all of European ancestry</w:t>
      </w:r>
      <w:r w:rsidR="0056146C" w:rsidRPr="00A177A1">
        <w:rPr>
          <w:rFonts w:cstheme="minorHAnsi"/>
        </w:rPr>
        <w:fldChar w:fldCharType="begin">
          <w:fldData xml:space="preserve">PEVuZE5vdGU+PENpdGU+PEF1dGhvcj5NYWhhamFuPC9BdXRob3I+PFllYXI+MjAxODwvWWVhcj48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</w:fldData>
        </w:fldChar>
      </w:r>
      <w:r w:rsidR="00BB7ABE" w:rsidRPr="00A177A1">
        <w:rPr>
          <w:rFonts w:cstheme="minorHAnsi"/>
        </w:rPr>
        <w:instrText xml:space="preserve"> ADDIN EN.CITE </w:instrText>
      </w:r>
      <w:r w:rsidR="00BB7ABE" w:rsidRPr="00A177A1">
        <w:rPr>
          <w:rFonts w:cstheme="minorHAnsi"/>
        </w:rPr>
        <w:fldChar w:fldCharType="begin">
          <w:fldData xml:space="preserve">PEVuZE5vdGU+PENpdGU+PEF1dGhvcj5NYWhhamFuPC9BdXRob3I+PFllYXI+MjAxODwvWWVhcj48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</w:fldData>
        </w:fldChar>
      </w:r>
      <w:r w:rsidR="00BB7ABE" w:rsidRPr="00A177A1">
        <w:rPr>
          <w:rFonts w:cstheme="minorHAnsi"/>
        </w:rPr>
        <w:instrText xml:space="preserve"> ADDIN EN.CITE.DATA </w:instrText>
      </w:r>
      <w:r w:rsidR="00BB7ABE" w:rsidRPr="00A177A1">
        <w:rPr>
          <w:rFonts w:cstheme="minorHAnsi"/>
        </w:rPr>
      </w:r>
      <w:r w:rsidR="00BB7ABE" w:rsidRPr="00A177A1">
        <w:rPr>
          <w:rFonts w:cstheme="minorHAnsi"/>
        </w:rPr>
        <w:fldChar w:fldCharType="end"/>
      </w:r>
      <w:r w:rsidR="0056146C" w:rsidRPr="00A177A1">
        <w:rPr>
          <w:rFonts w:cstheme="minorHAnsi"/>
        </w:rPr>
      </w:r>
      <w:r w:rsidR="0056146C" w:rsidRPr="00A177A1">
        <w:rPr>
          <w:rFonts w:cstheme="minorHAnsi"/>
        </w:rPr>
        <w:fldChar w:fldCharType="separate"/>
      </w:r>
      <w:r w:rsidR="00BB7ABE" w:rsidRPr="00A177A1">
        <w:rPr>
          <w:rFonts w:cstheme="minorHAnsi"/>
          <w:noProof/>
        </w:rPr>
        <w:t>(24)</w:t>
      </w:r>
      <w:r w:rsidR="0056146C" w:rsidRPr="00A177A1">
        <w:rPr>
          <w:rFonts w:cstheme="minorHAnsi"/>
        </w:rPr>
        <w:fldChar w:fldCharType="end"/>
      </w:r>
      <w:r w:rsidR="00526E52" w:rsidRPr="00A177A1">
        <w:rPr>
          <w:rFonts w:cstheme="minorHAnsi"/>
        </w:rPr>
        <w:t xml:space="preserve">. </w:t>
      </w:r>
      <w:r w:rsidR="006B24A7" w:rsidRPr="00A177A1">
        <w:rPr>
          <w:rFonts w:cstheme="minorHAnsi"/>
        </w:rPr>
        <w:t xml:space="preserve">Genetic association estimates for </w:t>
      </w:r>
      <w:r w:rsidR="001B10FE" w:rsidRPr="00A177A1">
        <w:rPr>
          <w:rFonts w:cstheme="minorHAnsi"/>
        </w:rPr>
        <w:t xml:space="preserve">plasma </w:t>
      </w:r>
      <w:r w:rsidR="006B24A7" w:rsidRPr="00A177A1">
        <w:rPr>
          <w:rFonts w:cstheme="minorHAnsi"/>
        </w:rPr>
        <w:t xml:space="preserve">fasting glucose were obtained by </w:t>
      </w:r>
      <w:r w:rsidR="008B22AC" w:rsidRPr="00A177A1">
        <w:rPr>
          <w:rFonts w:cstheme="minorHAnsi"/>
        </w:rPr>
        <w:t xml:space="preserve">using PLINK software to </w:t>
      </w:r>
      <w:r w:rsidR="001A5CFA" w:rsidRPr="00A177A1">
        <w:rPr>
          <w:rFonts w:cstheme="minorHAnsi"/>
        </w:rPr>
        <w:t xml:space="preserve">carry out a </w:t>
      </w:r>
      <w:r w:rsidR="006B24A7" w:rsidRPr="00A177A1">
        <w:rPr>
          <w:rFonts w:cstheme="minorHAnsi"/>
        </w:rPr>
        <w:t>met</w:t>
      </w:r>
      <w:r w:rsidR="00484C91" w:rsidRPr="00A177A1">
        <w:rPr>
          <w:rFonts w:cstheme="minorHAnsi"/>
        </w:rPr>
        <w:t>a-</w:t>
      </w:r>
      <w:r w:rsidR="00D94AA8" w:rsidRPr="00A177A1">
        <w:rPr>
          <w:rFonts w:cstheme="minorHAnsi"/>
        </w:rPr>
        <w:t>analy</w:t>
      </w:r>
      <w:r w:rsidR="001A5CFA" w:rsidRPr="00A177A1">
        <w:rPr>
          <w:rFonts w:cstheme="minorHAnsi"/>
        </w:rPr>
        <w:t>sis of</w:t>
      </w:r>
      <w:r w:rsidR="006B24A7" w:rsidRPr="00A177A1">
        <w:rPr>
          <w:rFonts w:cstheme="minorHAnsi"/>
        </w:rPr>
        <w:t xml:space="preserve"> </w:t>
      </w:r>
      <w:r w:rsidR="00484C91" w:rsidRPr="00A177A1">
        <w:rPr>
          <w:rFonts w:cstheme="minorHAnsi"/>
        </w:rPr>
        <w:t>MAGIC Consortium GWAS summary data</w:t>
      </w:r>
      <w:r w:rsidR="006B24A7" w:rsidRPr="00A177A1">
        <w:rPr>
          <w:rFonts w:cstheme="minorHAnsi"/>
        </w:rPr>
        <w:t xml:space="preserve"> from separate analyses of </w:t>
      </w:r>
      <w:r w:rsidR="008B22AC" w:rsidRPr="00A177A1">
        <w:rPr>
          <w:rFonts w:cstheme="minorHAnsi"/>
        </w:rPr>
        <w:t>67</w:t>
      </w:r>
      <w:r w:rsidR="00F47DC5" w:rsidRPr="00A177A1">
        <w:rPr>
          <w:rFonts w:cstheme="minorHAnsi"/>
        </w:rPr>
        <w:t xml:space="preserve"> 506 men and 73 </w:t>
      </w:r>
      <w:r w:rsidR="008B22AC" w:rsidRPr="00A177A1">
        <w:rPr>
          <w:rFonts w:cstheme="minorHAnsi"/>
        </w:rPr>
        <w:t xml:space="preserve">089 women </w:t>
      </w:r>
      <w:r w:rsidR="001A5CFA" w:rsidRPr="00A177A1">
        <w:rPr>
          <w:rFonts w:cstheme="minorHAnsi"/>
        </w:rPr>
        <w:t>who</w:t>
      </w:r>
      <w:r w:rsidR="008B22AC" w:rsidRPr="00A177A1">
        <w:rPr>
          <w:rFonts w:cstheme="minorHAnsi"/>
        </w:rPr>
        <w:t xml:space="preserve"> were not diabetic</w:t>
      </w:r>
      <w:r w:rsidR="001B10FE" w:rsidRPr="00A177A1">
        <w:rPr>
          <w:rFonts w:cstheme="minorHAnsi"/>
        </w:rPr>
        <w:fldChar w:fldCharType="begin">
          <w:fldData xml:space="preserve">PEVuZE5vdGU+PENpdGUgRXhjbHVkZUF1dGg9IjEiIEV4Y2x1ZGVZZWFyPSIxIj48UmVjTnVtPjc1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=
</w:fldData>
        </w:fldChar>
      </w:r>
      <w:r w:rsidR="00BB7ABE" w:rsidRPr="00A177A1">
        <w:rPr>
          <w:rFonts w:cstheme="minorHAnsi"/>
        </w:rPr>
        <w:instrText xml:space="preserve"> ADDIN EN.CITE </w:instrText>
      </w:r>
      <w:r w:rsidR="00BB7ABE" w:rsidRPr="00A177A1">
        <w:rPr>
          <w:rFonts w:cstheme="minorHAnsi"/>
        </w:rPr>
        <w:fldChar w:fldCharType="begin">
          <w:fldData xml:space="preserve">PEVuZE5vdGU+PENpdGUgRXhjbHVkZUF1dGg9IjEiIEV4Y2x1ZGVZZWFyPSIxIj48UmVjTnVtPjc1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=
</w:fldData>
        </w:fldChar>
      </w:r>
      <w:r w:rsidR="00BB7ABE" w:rsidRPr="00A177A1">
        <w:rPr>
          <w:rFonts w:cstheme="minorHAnsi"/>
        </w:rPr>
        <w:instrText xml:space="preserve"> ADDIN EN.CITE.DATA </w:instrText>
      </w:r>
      <w:r w:rsidR="00BB7ABE" w:rsidRPr="00A177A1">
        <w:rPr>
          <w:rFonts w:cstheme="minorHAnsi"/>
        </w:rPr>
      </w:r>
      <w:r w:rsidR="00BB7ABE" w:rsidRPr="00A177A1">
        <w:rPr>
          <w:rFonts w:cstheme="minorHAnsi"/>
        </w:rPr>
        <w:fldChar w:fldCharType="end"/>
      </w:r>
      <w:r w:rsidR="001B10FE" w:rsidRPr="00A177A1">
        <w:rPr>
          <w:rFonts w:cstheme="minorHAnsi"/>
        </w:rPr>
      </w:r>
      <w:r w:rsidR="001B10FE" w:rsidRPr="00A177A1">
        <w:rPr>
          <w:rFonts w:cstheme="minorHAnsi"/>
        </w:rPr>
        <w:fldChar w:fldCharType="separate"/>
      </w:r>
      <w:r w:rsidR="00BB7ABE" w:rsidRPr="00A177A1">
        <w:rPr>
          <w:rFonts w:cstheme="minorHAnsi"/>
          <w:noProof/>
        </w:rPr>
        <w:t>(25, 26)</w:t>
      </w:r>
      <w:r w:rsidR="001B10FE" w:rsidRPr="00A177A1">
        <w:rPr>
          <w:rFonts w:cstheme="minorHAnsi"/>
        </w:rPr>
        <w:fldChar w:fldCharType="end"/>
      </w:r>
      <w:r w:rsidR="008B22AC" w:rsidRPr="00A177A1">
        <w:rPr>
          <w:rFonts w:cstheme="minorHAnsi"/>
        </w:rPr>
        <w:t xml:space="preserve">. </w:t>
      </w:r>
      <w:r w:rsidR="0056146C" w:rsidRPr="00A177A1">
        <w:rPr>
          <w:rFonts w:cstheme="minorHAnsi"/>
        </w:rPr>
        <w:t xml:space="preserve">Genetic association estimates for </w:t>
      </w:r>
      <w:r w:rsidR="000E2316" w:rsidRPr="00A177A1">
        <w:rPr>
          <w:rFonts w:cstheme="minorHAnsi"/>
        </w:rPr>
        <w:t xml:space="preserve">fasting </w:t>
      </w:r>
      <w:r w:rsidR="0056146C" w:rsidRPr="00A177A1">
        <w:rPr>
          <w:rFonts w:cstheme="minorHAnsi"/>
        </w:rPr>
        <w:t xml:space="preserve">serum </w:t>
      </w:r>
      <w:r w:rsidR="00484C91" w:rsidRPr="00A177A1">
        <w:rPr>
          <w:rFonts w:cstheme="minorHAnsi"/>
        </w:rPr>
        <w:t>low-density lipoprotein cholesterol (</w:t>
      </w:r>
      <w:r w:rsidR="0056146C" w:rsidRPr="00A177A1">
        <w:rPr>
          <w:rFonts w:cstheme="minorHAnsi"/>
        </w:rPr>
        <w:t>LDL-C</w:t>
      </w:r>
      <w:r w:rsidR="00484C91" w:rsidRPr="00A177A1">
        <w:rPr>
          <w:rFonts w:cstheme="minorHAnsi"/>
        </w:rPr>
        <w:t>)</w:t>
      </w:r>
      <w:r w:rsidR="000E2316" w:rsidRPr="00A177A1">
        <w:rPr>
          <w:rFonts w:cstheme="minorHAnsi"/>
        </w:rPr>
        <w:t xml:space="preserve">, </w:t>
      </w:r>
      <w:r w:rsidR="00484C91" w:rsidRPr="00A177A1">
        <w:rPr>
          <w:rFonts w:cstheme="minorHAnsi"/>
        </w:rPr>
        <w:t>high-density lipoprotein cholesterol (</w:t>
      </w:r>
      <w:r w:rsidR="000E2316" w:rsidRPr="00A177A1">
        <w:rPr>
          <w:rFonts w:cstheme="minorHAnsi"/>
        </w:rPr>
        <w:t>HDL-C</w:t>
      </w:r>
      <w:r w:rsidR="00484C91" w:rsidRPr="00A177A1">
        <w:rPr>
          <w:rFonts w:cstheme="minorHAnsi"/>
        </w:rPr>
        <w:t>)</w:t>
      </w:r>
      <w:r w:rsidR="000E2316" w:rsidRPr="00A177A1">
        <w:rPr>
          <w:rFonts w:cstheme="minorHAnsi"/>
        </w:rPr>
        <w:t xml:space="preserve"> and </w:t>
      </w:r>
      <w:r w:rsidR="002960B9" w:rsidRPr="00A177A1">
        <w:t>triglycerides</w:t>
      </w:r>
      <w:r w:rsidR="000E2316" w:rsidRPr="00A177A1">
        <w:t xml:space="preserve"> were obtained </w:t>
      </w:r>
      <w:r w:rsidR="00484C91" w:rsidRPr="00A177A1">
        <w:t>from the Global Lipids Genetic Consortium</w:t>
      </w:r>
      <w:r w:rsidR="000E2316" w:rsidRPr="00A177A1">
        <w:t xml:space="preserve"> GWAS of 188,577 European-ancestry individuals</w:t>
      </w:r>
      <w:r w:rsidR="002960B9" w:rsidRPr="00A177A1">
        <w:fldChar w:fldCharType="begin">
          <w:fldData xml:space="preserve">PEVuZE5vdGU+PENpdGU+PEF1dGhvcj5XaWxsZXI8L0F1dGhvcj48WWVhcj4yMDEzPC9ZZWFyPjxS
ZWNOdW0+MTk8L1JlY051bT48RGlzcGxheVRleHQ+KDI3KTwvRGlzcGxheVRleHQ+PHJlY29yZD48
cmVjLW51bWJlcj4xOTwvcmVjLW51bWJlcj48Zm9yZWlnbi1rZXlzPjxrZXkgYXBwPSJFTiIgZGIt
aWQ9InB3NWRwemY1ZHN4ZjBsZXZ2eHc1eDA5YXYyMmFkczVmZDB2OSIgdGltZXN0YW1wPSIxNTE2
ODg3NDI4Ij4xOT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YXV0aG9yPkdsb2JhbCBMaXBpZHMgR2VuZXRpY3MsIENv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qYmxvb2QvKm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pibG9vZC8q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cmVsYXRlZC11cmxz
Pjx1cmw+aHR0cHM6Ly93d3cubmNiaS5ubG0ubmloLmdvdi9wdWJtZWQvMjQwOTcwNjg8L3VybD48
L3JlbGF0ZWQtdXJscz48L3VybHM+PGN1c3RvbTI+UE1DMzgzODY2NjwvY3VzdG9tMj48ZWxlY3Ry
b25pYy1yZXNvdXJjZS1udW0+MTAuMTAzOC9uZy4yNzk3PC9lbGVjdHJvbmljLXJlc291cmNlLW51
bT48L3JlY29yZD48L0NpdGU+PC9FbmROb3RlPgB=
</w:fldData>
        </w:fldChar>
      </w:r>
      <w:r w:rsidR="00BB7ABE" w:rsidRPr="00A177A1">
        <w:instrText xml:space="preserve"> ADDIN EN.CITE </w:instrText>
      </w:r>
      <w:r w:rsidR="00BB7ABE" w:rsidRPr="00A177A1">
        <w:fldChar w:fldCharType="begin">
          <w:fldData xml:space="preserve">PEVuZE5vdGU+PENpdGU+PEF1dGhvcj5XaWxsZXI8L0F1dGhvcj48WWVhcj4yMDEzPC9ZZWFyPjxS
ZWNOdW0+MTk8L1JlY051bT48RGlzcGxheVRleHQ+KDI3KTwvRGlzcGxheVRleHQ+PHJlY29yZD48
cmVjLW51bWJlcj4xOTwvcmVjLW51bWJlcj48Zm9yZWlnbi1rZXlzPjxrZXkgYXBwPSJFTiIgZGIt
aWQ9InB3NWRwemY1ZHN4ZjBsZXZ2eHc1eDA5YXYyMmFkczVmZDB2OSIgdGltZXN0YW1wPSIxNTE2
ODg3NDI4Ij4xOT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YXV0aG9yPkdsb2JhbCBMaXBpZHMgR2VuZXRpY3MsIENv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qYmxvb2QvKm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pibG9vZC8q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cmVsYXRlZC11cmxz
Pjx1cmw+aHR0cHM6Ly93d3cubmNiaS5ubG0ubmloLmdvdi9wdWJtZWQvMjQwOTcwNjg8L3VybD48
L3JlbGF0ZWQtdXJscz48L3VybHM+PGN1c3RvbTI+UE1DMzgzODY2NjwvY3VzdG9tMj48ZWxlY3Ry
b25pYy1yZXNvdXJjZS1udW0+MTAuMTAzOC9uZy4yNzk3PC9lbGVjdHJvbmljLXJlc291cmNlLW51
bT48L3JlY29yZD48L0NpdGU+PC9FbmROb3RlPgB=
</w:fldData>
        </w:fldChar>
      </w:r>
      <w:r w:rsidR="00BB7ABE" w:rsidRPr="00A177A1">
        <w:instrText xml:space="preserve"> ADDIN EN.CITE.DATA </w:instrText>
      </w:r>
      <w:r w:rsidR="00BB7ABE" w:rsidRPr="00A177A1">
        <w:fldChar w:fldCharType="end"/>
      </w:r>
      <w:r w:rsidR="002960B9" w:rsidRPr="00A177A1">
        <w:fldChar w:fldCharType="separate"/>
      </w:r>
      <w:r w:rsidR="00BB7ABE" w:rsidRPr="00A177A1">
        <w:rPr>
          <w:noProof/>
        </w:rPr>
        <w:t>(27)</w:t>
      </w:r>
      <w:r w:rsidR="002960B9" w:rsidRPr="00A177A1">
        <w:fldChar w:fldCharType="end"/>
      </w:r>
      <w:r w:rsidR="002960B9" w:rsidRPr="00A177A1">
        <w:t>.</w:t>
      </w:r>
      <w:r w:rsidR="000E2316" w:rsidRPr="00A177A1">
        <w:t xml:space="preserve"> </w:t>
      </w:r>
      <w:r w:rsidR="002960B9" w:rsidRPr="00A177A1">
        <w:t>Genetic association estimates for C</w:t>
      </w:r>
      <w:r w:rsidR="002C1FFE" w:rsidRPr="00A177A1">
        <w:t>A</w:t>
      </w:r>
      <w:r w:rsidR="002960B9" w:rsidRPr="00A177A1">
        <w:t>D were obtained from the CARDIoGRAMplusC4D Consortium 1000G multi-ethnic GWAS (77% European-ancestry) of 60</w:t>
      </w:r>
      <w:r w:rsidR="00F47DC5" w:rsidRPr="00A177A1">
        <w:t xml:space="preserve"> </w:t>
      </w:r>
      <w:r w:rsidR="002960B9" w:rsidRPr="00A177A1">
        <w:t>801 cases and 123</w:t>
      </w:r>
      <w:r w:rsidR="00F47DC5" w:rsidRPr="00A177A1">
        <w:t xml:space="preserve"> </w:t>
      </w:r>
      <w:r w:rsidR="002960B9" w:rsidRPr="00A177A1">
        <w:t>504 controls</w:t>
      </w:r>
      <w:r w:rsidR="002960B9" w:rsidRPr="00A177A1">
        <w:fldChar w:fldCharType="begin">
          <w:fldData xml:space="preserve">PEVuZE5vdGU+PENpdGU+PEF1dGhvcj5OaWtwYXk8L0F1dGhvcj48WWVhcj4yMDE1PC9ZZWFyPjxS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BB7ABE" w:rsidRPr="00A177A1">
        <w:instrText xml:space="preserve"> ADDIN EN.CITE </w:instrText>
      </w:r>
      <w:r w:rsidR="00BB7ABE" w:rsidRPr="00A177A1">
        <w:fldChar w:fldCharType="begin">
          <w:fldData xml:space="preserve">PEVuZE5vdGU+PENpdGU+PEF1dGhvcj5OaWtwYXk8L0F1dGhvcj48WWVhcj4yMDE1PC9ZZWFyPjxS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BB7ABE" w:rsidRPr="00A177A1">
        <w:instrText xml:space="preserve"> ADDIN EN.CITE.DATA </w:instrText>
      </w:r>
      <w:r w:rsidR="00BB7ABE" w:rsidRPr="00A177A1">
        <w:fldChar w:fldCharType="end"/>
      </w:r>
      <w:r w:rsidR="002960B9" w:rsidRPr="00A177A1">
        <w:fldChar w:fldCharType="separate"/>
      </w:r>
      <w:r w:rsidR="00BB7ABE" w:rsidRPr="00A177A1">
        <w:rPr>
          <w:noProof/>
        </w:rPr>
        <w:t>(28)</w:t>
      </w:r>
      <w:r w:rsidR="002960B9" w:rsidRPr="00A177A1">
        <w:fldChar w:fldCharType="end"/>
      </w:r>
      <w:r w:rsidR="002960B9" w:rsidRPr="00A177A1">
        <w:t>. Genetic association estimates for PAD were obtained from the</w:t>
      </w:r>
      <w:r w:rsidR="00484C91" w:rsidRPr="00A177A1">
        <w:t xml:space="preserve"> Million Veterans Program </w:t>
      </w:r>
      <w:r w:rsidR="002960B9" w:rsidRPr="00A177A1">
        <w:t>multi-ethnic (72</w:t>
      </w:r>
      <w:r w:rsidR="00F47DC5" w:rsidRPr="00A177A1">
        <w:t xml:space="preserve">% European-ancestry) GWAS of 31 307 cases and 211 </w:t>
      </w:r>
      <w:r w:rsidR="002960B9" w:rsidRPr="00A177A1">
        <w:t>753 controls</w:t>
      </w:r>
      <w:r w:rsidR="002960B9" w:rsidRPr="00A177A1">
        <w:fldChar w:fldCharType="begin">
          <w:fldData xml:space="preserve">PEVuZE5vdGU+PENpdGU+PEF1dGhvcj5LbGFyaW48L0F1dGhvcj48WWVhcj4yMDE5PC9ZZWFyPjxS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</w:fldData>
        </w:fldChar>
      </w:r>
      <w:r w:rsidR="00BB7ABE" w:rsidRPr="00A177A1">
        <w:instrText xml:space="preserve"> ADDIN EN.CITE </w:instrText>
      </w:r>
      <w:r w:rsidR="00BB7ABE" w:rsidRPr="00A177A1">
        <w:fldChar w:fldCharType="begin">
          <w:fldData xml:space="preserve">PEVuZE5vdGU+PENpdGU+PEF1dGhvcj5LbGFyaW48L0F1dGhvcj48WWVhcj4yMDE5PC9ZZWFyPjxS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</w:fldData>
        </w:fldChar>
      </w:r>
      <w:r w:rsidR="00BB7ABE" w:rsidRPr="00A177A1">
        <w:instrText xml:space="preserve"> ADDIN EN.CITE.DATA </w:instrText>
      </w:r>
      <w:r w:rsidR="00BB7ABE" w:rsidRPr="00A177A1">
        <w:fldChar w:fldCharType="end"/>
      </w:r>
      <w:r w:rsidR="002960B9" w:rsidRPr="00A177A1">
        <w:fldChar w:fldCharType="separate"/>
      </w:r>
      <w:r w:rsidR="00BB7ABE" w:rsidRPr="00A177A1">
        <w:rPr>
          <w:noProof/>
        </w:rPr>
        <w:t>(29)</w:t>
      </w:r>
      <w:r w:rsidR="002960B9" w:rsidRPr="00A177A1">
        <w:fldChar w:fldCharType="end"/>
      </w:r>
      <w:r w:rsidR="002960B9" w:rsidRPr="00A177A1">
        <w:t>. Genetic association estimates for stroke were obtained from the MEGASTROKE multi-ethnic (86% European-ancestry) GWAS of 67</w:t>
      </w:r>
      <w:r w:rsidR="00F47DC5" w:rsidRPr="00A177A1">
        <w:t xml:space="preserve"> </w:t>
      </w:r>
      <w:r w:rsidR="002960B9" w:rsidRPr="00A177A1">
        <w:t>162 cases</w:t>
      </w:r>
      <w:r w:rsidR="009B38B8" w:rsidRPr="00A177A1">
        <w:t xml:space="preserve"> (of any stroke)</w:t>
      </w:r>
      <w:r w:rsidR="00F47DC5" w:rsidRPr="00A177A1">
        <w:t xml:space="preserve"> and 454 </w:t>
      </w:r>
      <w:r w:rsidR="002960B9" w:rsidRPr="00A177A1">
        <w:t>450 controls</w:t>
      </w:r>
      <w:r w:rsidR="002960B9" w:rsidRPr="00A177A1">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BB7ABE" w:rsidRPr="00A177A1">
        <w:instrText xml:space="preserve"> ADDIN EN.CITE </w:instrText>
      </w:r>
      <w:r w:rsidR="00BB7ABE" w:rsidRPr="00A177A1">
        <w:fldChar w:fldCharType="begin">
          <w:fldData xml:space="preserve">PEVuZE5vdGU+PENpdGU+PEF1dGhvcj5NYWxpazwvQXV0aG9yPjxZZWFyPjIwMTg8L1llYXI+PFJl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GF1dGhvcj5NYWxpaywgUi48L2F1dGhvcj48YXV0aG9yPkNoYXVoYW4sIEcuPC9hdXRob3I+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==
</w:fldData>
        </w:fldChar>
      </w:r>
      <w:r w:rsidR="00BB7ABE" w:rsidRPr="00A177A1">
        <w:instrText xml:space="preserve"> ADDIN EN.CITE.DATA </w:instrText>
      </w:r>
      <w:r w:rsidR="00BB7ABE" w:rsidRPr="00A177A1">
        <w:fldChar w:fldCharType="end"/>
      </w:r>
      <w:r w:rsidR="00BB7ABE" w:rsidRPr="00A177A1">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BB7ABE" w:rsidRPr="00A177A1">
        <w:instrText xml:space="preserve"> ADDIN EN.CITE.DATA </w:instrText>
      </w:r>
      <w:r w:rsidR="00BB7ABE" w:rsidRPr="00A177A1">
        <w:fldChar w:fldCharType="end"/>
      </w:r>
      <w:r w:rsidR="002960B9" w:rsidRPr="00A177A1">
        <w:fldChar w:fldCharType="separate"/>
      </w:r>
      <w:r w:rsidR="00BB7ABE" w:rsidRPr="00A177A1">
        <w:rPr>
          <w:noProof/>
        </w:rPr>
        <w:t>(30)</w:t>
      </w:r>
      <w:r w:rsidR="002960B9" w:rsidRPr="00A177A1">
        <w:fldChar w:fldCharType="end"/>
      </w:r>
      <w:r w:rsidR="002960B9" w:rsidRPr="00A177A1">
        <w:t>.</w:t>
      </w:r>
      <w:r w:rsidR="00187C1A" w:rsidRPr="00A177A1">
        <w:t xml:space="preserve"> </w:t>
      </w:r>
      <w:r w:rsidR="00863CB1" w:rsidRPr="00A177A1">
        <w:t xml:space="preserve">Population characteristics </w:t>
      </w:r>
      <w:r w:rsidR="00586FA8" w:rsidRPr="00A177A1">
        <w:t xml:space="preserve">and </w:t>
      </w:r>
      <w:r w:rsidR="009B38B8" w:rsidRPr="00A177A1">
        <w:t xml:space="preserve">specific </w:t>
      </w:r>
      <w:r w:rsidR="00586FA8" w:rsidRPr="00A177A1">
        <w:t xml:space="preserve">trait definitions </w:t>
      </w:r>
      <w:r w:rsidR="00863CB1" w:rsidRPr="00A177A1">
        <w:t xml:space="preserve">relating to </w:t>
      </w:r>
      <w:r w:rsidR="00586FA8" w:rsidRPr="00A177A1">
        <w:t xml:space="preserve">all </w:t>
      </w:r>
      <w:r w:rsidR="00863CB1" w:rsidRPr="00A177A1">
        <w:t xml:space="preserve">these </w:t>
      </w:r>
      <w:r w:rsidR="00586FA8" w:rsidRPr="00A177A1">
        <w:t xml:space="preserve">summary genetic association estimates </w:t>
      </w:r>
      <w:r w:rsidR="00863CB1" w:rsidRPr="00A177A1">
        <w:t>are available in the</w:t>
      </w:r>
      <w:r w:rsidR="00586FA8" w:rsidRPr="00A177A1">
        <w:t>ir</w:t>
      </w:r>
      <w:r w:rsidR="00863CB1" w:rsidRPr="00A177A1">
        <w:t xml:space="preserve"> original publications. </w:t>
      </w:r>
      <w:r w:rsidR="00187C1A" w:rsidRPr="00A177A1">
        <w:t xml:space="preserve">For </w:t>
      </w:r>
      <w:r w:rsidR="00586FA8" w:rsidRPr="00A177A1">
        <w:t>the</w:t>
      </w:r>
      <w:r w:rsidR="00863CB1" w:rsidRPr="00A177A1">
        <w:t xml:space="preserve"> </w:t>
      </w:r>
      <w:r w:rsidR="00187C1A" w:rsidRPr="00A177A1">
        <w:t>analyses</w:t>
      </w:r>
      <w:r w:rsidR="00863CB1" w:rsidRPr="00A177A1">
        <w:t xml:space="preserve"> performed in this current work</w:t>
      </w:r>
      <w:r w:rsidR="00187C1A" w:rsidRPr="00A177A1">
        <w:t>, genetic variants from different studies were aligned by their effect alleles and no exclusion</w:t>
      </w:r>
      <w:r w:rsidR="00586FA8" w:rsidRPr="00A177A1">
        <w:t>s</w:t>
      </w:r>
      <w:r w:rsidR="00187C1A" w:rsidRPr="00A177A1">
        <w:t xml:space="preserve"> </w:t>
      </w:r>
      <w:r w:rsidR="00586FA8" w:rsidRPr="00A177A1">
        <w:t>were made</w:t>
      </w:r>
      <w:r w:rsidR="00187C1A" w:rsidRPr="00A177A1">
        <w:t xml:space="preserve"> for palindromic variants. Only variants for which genetic association estimates were available for all </w:t>
      </w:r>
      <w:r w:rsidR="009B38B8" w:rsidRPr="00A177A1">
        <w:t xml:space="preserve">the </w:t>
      </w:r>
      <w:r w:rsidR="00187C1A" w:rsidRPr="00A177A1">
        <w:t>traits being investigated in any given analysis were considered</w:t>
      </w:r>
      <w:r w:rsidR="00EE2B09" w:rsidRPr="00A177A1">
        <w:t>. I</w:t>
      </w:r>
      <w:r w:rsidR="00BF7932" w:rsidRPr="00A177A1">
        <w:t>n order to maintain consistency in the variants employed as instruments across different analyses</w:t>
      </w:r>
      <w:r w:rsidR="00EE2B09" w:rsidRPr="00A177A1">
        <w:t>, proxies were not used</w:t>
      </w:r>
      <w:r w:rsidR="00187C1A" w:rsidRPr="00A177A1">
        <w:t>.</w:t>
      </w:r>
    </w:p>
    <w:p w14:paraId="20CB6809" w14:textId="77777777" w:rsidR="003825E0" w:rsidRPr="00A177A1" w:rsidRDefault="00986125" w:rsidP="00F77D03">
      <w:pPr>
        <w:pStyle w:val="Heading3"/>
        <w:spacing w:line="480" w:lineRule="auto"/>
        <w:rPr>
          <w:b/>
          <w:color w:val="auto"/>
        </w:rPr>
      </w:pPr>
      <w:r w:rsidRPr="00A177A1">
        <w:rPr>
          <w:b/>
          <w:color w:val="auto"/>
        </w:rPr>
        <w:lastRenderedPageBreak/>
        <w:t>Instrument selection</w:t>
      </w:r>
    </w:p>
    <w:p w14:paraId="3662F33E" w14:textId="6CDFEFB6" w:rsidR="00986125" w:rsidRPr="00A177A1" w:rsidRDefault="00986125" w:rsidP="00F77D03">
      <w:pPr>
        <w:spacing w:line="480" w:lineRule="auto"/>
      </w:pPr>
      <w:r w:rsidRPr="00A177A1">
        <w:t xml:space="preserve">To estimate the total effect of BMI </w:t>
      </w:r>
      <w:r w:rsidR="005D7422" w:rsidRPr="00A177A1">
        <w:t>and</w:t>
      </w:r>
      <w:r w:rsidRPr="00A177A1">
        <w:t xml:space="preserve"> WHR respectively on the considered cardiovascular outcomes, instruments were selected as</w:t>
      </w:r>
      <w:r w:rsidR="00041BC3" w:rsidRPr="00A177A1">
        <w:t xml:space="preserve"> single-nucleotide polymorphisms</w:t>
      </w:r>
      <w:r w:rsidRPr="00A177A1">
        <w:t xml:space="preserve"> </w:t>
      </w:r>
      <w:r w:rsidR="00041BC3" w:rsidRPr="00A177A1">
        <w:t>(</w:t>
      </w:r>
      <w:r w:rsidRPr="00A177A1">
        <w:t>SNPs</w:t>
      </w:r>
      <w:r w:rsidR="00041BC3" w:rsidRPr="00A177A1">
        <w:t>)</w:t>
      </w:r>
      <w:r w:rsidRPr="00A177A1">
        <w:t xml:space="preserve"> that associated with </w:t>
      </w:r>
      <w:r w:rsidR="001A5CFA" w:rsidRPr="00A177A1">
        <w:t>BMI or WHR</w:t>
      </w:r>
      <w:r w:rsidRPr="00A177A1">
        <w:t xml:space="preserve"> at genome-wide significance (</w:t>
      </w:r>
      <w:r w:rsidRPr="00A177A1">
        <w:rPr>
          <w:i/>
        </w:rPr>
        <w:t>P</w:t>
      </w:r>
      <w:r w:rsidRPr="00A177A1">
        <w:t>&lt;5x10</w:t>
      </w:r>
      <w:r w:rsidRPr="00A177A1">
        <w:rPr>
          <w:vertAlign w:val="superscript"/>
        </w:rPr>
        <w:t>-8</w:t>
      </w:r>
      <w:r w:rsidRPr="00A177A1">
        <w:t xml:space="preserve">) and were in pair-wise linkage disequilibrium (LD) </w:t>
      </w:r>
      <w:r w:rsidRPr="00A177A1">
        <w:rPr>
          <w:i/>
        </w:rPr>
        <w:t>r</w:t>
      </w:r>
      <w:r w:rsidRPr="00A177A1">
        <w:rPr>
          <w:vertAlign w:val="superscript"/>
        </w:rPr>
        <w:t>2</w:t>
      </w:r>
      <w:r w:rsidRPr="00A177A1">
        <w:t xml:space="preserve">&lt;0.001. </w:t>
      </w:r>
      <w:r w:rsidR="00C50CFB" w:rsidRPr="00A177A1">
        <w:t>The percentage variance in BMI and WHR explained by the variants selected as their respective instruments was estimated as previously described</w:t>
      </w:r>
      <w:r w:rsidR="00C50CFB" w:rsidRPr="00A177A1">
        <w:fldChar w:fldCharType="begin">
          <w:fldData xml:space="preserve">PEVuZE5vdGU+PENpdGU+PEF1dGhvcj5HaWxsPC9BdXRob3I+PFllYXI+MjAxNzwvWWVhcj48UmVj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</w:fldData>
        </w:fldChar>
      </w:r>
      <w:r w:rsidR="00C50CFB" w:rsidRPr="00A177A1">
        <w:instrText xml:space="preserve"> ADDIN EN.CITE </w:instrText>
      </w:r>
      <w:r w:rsidR="00C50CFB" w:rsidRPr="00A177A1">
        <w:fldChar w:fldCharType="begin">
          <w:fldData xml:space="preserve">PEVuZE5vdGU+PENpdGU+PEF1dGhvcj5HaWxsPC9BdXRob3I+PFllYXI+MjAxNzwvWWVhcj48UmVj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</w:fldData>
        </w:fldChar>
      </w:r>
      <w:r w:rsidR="00C50CFB" w:rsidRPr="00A177A1">
        <w:instrText xml:space="preserve"> ADDIN EN.CITE.DATA </w:instrText>
      </w:r>
      <w:r w:rsidR="00C50CFB" w:rsidRPr="00A177A1">
        <w:fldChar w:fldCharType="end"/>
      </w:r>
      <w:r w:rsidR="00C50CFB" w:rsidRPr="00A177A1">
        <w:fldChar w:fldCharType="separate"/>
      </w:r>
      <w:r w:rsidR="00C50CFB" w:rsidRPr="00A177A1">
        <w:rPr>
          <w:noProof/>
        </w:rPr>
        <w:t>(31)</w:t>
      </w:r>
      <w:r w:rsidR="00C50CFB" w:rsidRPr="00A177A1">
        <w:fldChar w:fldCharType="end"/>
      </w:r>
      <w:r w:rsidR="00C50CFB" w:rsidRPr="00A177A1">
        <w:t xml:space="preserve">. </w:t>
      </w:r>
      <w:r w:rsidRPr="00A177A1">
        <w:t xml:space="preserve">To select </w:t>
      </w:r>
      <w:r w:rsidR="00992C1C" w:rsidRPr="00A177A1">
        <w:t>instruments for mediation analysis</w:t>
      </w:r>
      <w:r w:rsidRPr="00A177A1">
        <w:t xml:space="preserve">, all SNPs related to the </w:t>
      </w:r>
      <w:r w:rsidR="00992C1C" w:rsidRPr="00A177A1">
        <w:t xml:space="preserve">considered </w:t>
      </w:r>
      <w:r w:rsidRPr="00A177A1">
        <w:t xml:space="preserve">exposure (BMI or WHR) </w:t>
      </w:r>
      <w:r w:rsidR="00992C1C" w:rsidRPr="00A177A1">
        <w:t>o</w:t>
      </w:r>
      <w:r w:rsidRPr="00A177A1">
        <w:t xml:space="preserve">r </w:t>
      </w:r>
      <w:r w:rsidR="00992C1C" w:rsidRPr="00A177A1">
        <w:t xml:space="preserve">mediators </w:t>
      </w:r>
      <w:r w:rsidRPr="00A177A1">
        <w:t xml:space="preserve">at </w:t>
      </w:r>
      <w:r w:rsidR="005D7422" w:rsidRPr="00A177A1">
        <w:t xml:space="preserve">genome-wide significance </w:t>
      </w:r>
      <w:r w:rsidRPr="00A177A1">
        <w:t xml:space="preserve">were pooled and clumped to pairwise </w:t>
      </w:r>
      <w:r w:rsidR="00992C1C" w:rsidRPr="00A177A1">
        <w:t>LD</w:t>
      </w:r>
      <w:r w:rsidRPr="00A177A1">
        <w:t xml:space="preserve"> </w:t>
      </w:r>
      <w:r w:rsidRPr="00A177A1">
        <w:rPr>
          <w:i/>
        </w:rPr>
        <w:t>r</w:t>
      </w:r>
      <w:r w:rsidRPr="00A177A1">
        <w:rPr>
          <w:vertAlign w:val="superscript"/>
        </w:rPr>
        <w:t>2</w:t>
      </w:r>
      <w:r w:rsidRPr="00A177A1">
        <w:t xml:space="preserve">&lt;0.001 based on the lowest </w:t>
      </w:r>
      <w:r w:rsidRPr="00A177A1">
        <w:rPr>
          <w:i/>
        </w:rPr>
        <w:t>P</w:t>
      </w:r>
      <w:r w:rsidRPr="00A177A1">
        <w:t>-value for association with any trait.</w:t>
      </w:r>
      <w:r w:rsidR="005D7422" w:rsidRPr="00A177A1">
        <w:t xml:space="preserve"> All clumping was performed using the TwoSampleMR package </w:t>
      </w:r>
      <w:r w:rsidR="00802172" w:rsidRPr="00A177A1">
        <w:t>in</w:t>
      </w:r>
      <w:r w:rsidR="005D7422" w:rsidRPr="00A177A1">
        <w:t xml:space="preserve"> R</w:t>
      </w:r>
      <w:r w:rsidR="005D7422" w:rsidRPr="00A177A1">
        <w:fldChar w:fldCharType="begin">
          <w:fldData xml:space="preserve">PEVuZE5vdGU+PENpdGU+PEF1dGhvcj5IZW1hbmk8L0F1dGhvcj48WWVhcj4yMDE4PC9ZZWFyPjxS
ZWNOdW0+MTY0PC9SZWNOdW0+PERpc3BsYXlUZXh0PigzMik8L0Rpc3BsYXlUZXh0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
</w:fldData>
        </w:fldChar>
      </w:r>
      <w:r w:rsidR="00C50CFB" w:rsidRPr="00A177A1">
        <w:instrText xml:space="preserve"> ADDIN EN.CITE </w:instrText>
      </w:r>
      <w:r w:rsidR="00C50CFB" w:rsidRPr="00A177A1">
        <w:fldChar w:fldCharType="begin">
          <w:fldData xml:space="preserve">PEVuZE5vdGU+PENpdGU+PEF1dGhvcj5IZW1hbmk8L0F1dGhvcj48WWVhcj4yMDE4PC9ZZWFyPjxS
ZWNOdW0+MTY0PC9SZWNOdW0+PERpc3BsYXlUZXh0PigzMik8L0Rpc3BsYXlUZXh0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
</w:fldData>
        </w:fldChar>
      </w:r>
      <w:r w:rsidR="00C50CFB" w:rsidRPr="00A177A1">
        <w:instrText xml:space="preserve"> ADDIN EN.CITE.DATA </w:instrText>
      </w:r>
      <w:r w:rsidR="00C50CFB" w:rsidRPr="00A177A1">
        <w:fldChar w:fldCharType="end"/>
      </w:r>
      <w:r w:rsidR="005D7422" w:rsidRPr="00A177A1">
        <w:fldChar w:fldCharType="separate"/>
      </w:r>
      <w:r w:rsidR="00C50CFB" w:rsidRPr="00A177A1">
        <w:rPr>
          <w:noProof/>
        </w:rPr>
        <w:t>(32)</w:t>
      </w:r>
      <w:r w:rsidR="005D7422" w:rsidRPr="00A177A1">
        <w:fldChar w:fldCharType="end"/>
      </w:r>
      <w:r w:rsidR="005D7422" w:rsidRPr="00A177A1">
        <w:t>.</w:t>
      </w:r>
      <w:r w:rsidR="00BF7932" w:rsidRPr="00A177A1">
        <w:t xml:space="preserve"> </w:t>
      </w:r>
    </w:p>
    <w:p w14:paraId="0D1A606D" w14:textId="7FCEAB7B" w:rsidR="00986125" w:rsidRPr="00A177A1" w:rsidRDefault="00986125" w:rsidP="00F77D03">
      <w:pPr>
        <w:pStyle w:val="Heading3"/>
        <w:spacing w:line="480" w:lineRule="auto"/>
        <w:rPr>
          <w:b/>
          <w:color w:val="auto"/>
        </w:rPr>
      </w:pPr>
      <w:r w:rsidRPr="00A177A1">
        <w:rPr>
          <w:b/>
          <w:color w:val="auto"/>
        </w:rPr>
        <w:t>Total</w:t>
      </w:r>
      <w:r w:rsidR="00E52774" w:rsidRPr="00A177A1">
        <w:rPr>
          <w:b/>
          <w:color w:val="auto"/>
        </w:rPr>
        <w:t xml:space="preserve"> effects</w:t>
      </w:r>
    </w:p>
    <w:p w14:paraId="47F1F357" w14:textId="254C1E8F" w:rsidR="00986125" w:rsidRPr="00A177A1" w:rsidRDefault="00327270" w:rsidP="00F77D03">
      <w:pPr>
        <w:spacing w:line="480" w:lineRule="auto"/>
      </w:pPr>
      <w:r w:rsidRPr="00A177A1">
        <w:t>Random-effects i</w:t>
      </w:r>
      <w:r w:rsidR="0044568C" w:rsidRPr="00A177A1">
        <w:t>nverse</w:t>
      </w:r>
      <w:r w:rsidR="00B0149D" w:rsidRPr="00A177A1">
        <w:t>-variance weighted</w:t>
      </w:r>
      <w:r w:rsidR="00380168" w:rsidRPr="00A177A1">
        <w:t xml:space="preserve"> (IVW)</w:t>
      </w:r>
      <w:r w:rsidR="00B0149D" w:rsidRPr="00A177A1">
        <w:t xml:space="preserve"> MR was used as</w:t>
      </w:r>
      <w:r w:rsidR="0044568C" w:rsidRPr="00A177A1">
        <w:t xml:space="preserve"> the main analysis</w:t>
      </w:r>
      <w:r w:rsidR="005D7422" w:rsidRPr="00A177A1">
        <w:t xml:space="preserve"> </w:t>
      </w:r>
      <w:r w:rsidR="00B0149D" w:rsidRPr="00A177A1">
        <w:t xml:space="preserve">for </w:t>
      </w:r>
      <w:r w:rsidR="005D7422" w:rsidRPr="00A177A1">
        <w:t xml:space="preserve">estimating the total effects of </w:t>
      </w:r>
      <w:r w:rsidR="00926802" w:rsidRPr="00A177A1">
        <w:t xml:space="preserve">genetically predicted </w:t>
      </w:r>
      <w:r w:rsidR="00B0149D" w:rsidRPr="00A177A1">
        <w:t xml:space="preserve">BMI and </w:t>
      </w:r>
      <w:r w:rsidR="00926802" w:rsidRPr="00A177A1">
        <w:t xml:space="preserve">genetically predicted </w:t>
      </w:r>
      <w:r w:rsidR="00B0149D" w:rsidRPr="00A177A1">
        <w:t>WHR respectively on each of the considered CVD outcomes</w:t>
      </w:r>
      <w:r w:rsidR="0010511E" w:rsidRPr="00A177A1">
        <w:fldChar w:fldCharType="begin">
          <w:fldData xml:space="preserve">PEVuZE5vdGU+PENpdGU+PEF1dGhvcj5CdXJnZXNzPC9BdXRob3I+PFllYXI+MjAxMzwvWWVhcj48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</w:fldData>
        </w:fldChar>
      </w:r>
      <w:r w:rsidR="00C50CFB" w:rsidRPr="00A177A1">
        <w:instrText xml:space="preserve"> ADDIN EN.CITE </w:instrText>
      </w:r>
      <w:r w:rsidR="00C50CFB" w:rsidRPr="00A177A1">
        <w:fldChar w:fldCharType="begin">
          <w:fldData xml:space="preserve">PEVuZE5vdGU+PENpdGU+PEF1dGhvcj5CdXJnZXNzPC9BdXRob3I+PFllYXI+MjAxMzwvWWVhcj48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</w:fldData>
        </w:fldChar>
      </w:r>
      <w:r w:rsidR="00C50CFB" w:rsidRPr="00A177A1">
        <w:instrText xml:space="preserve"> ADDIN EN.CITE.DATA </w:instrText>
      </w:r>
      <w:r w:rsidR="00C50CFB" w:rsidRPr="00A177A1">
        <w:fldChar w:fldCharType="end"/>
      </w:r>
      <w:r w:rsidR="0010511E" w:rsidRPr="00A177A1">
        <w:fldChar w:fldCharType="separate"/>
      </w:r>
      <w:r w:rsidR="00C50CFB" w:rsidRPr="00A177A1">
        <w:rPr>
          <w:noProof/>
        </w:rPr>
        <w:t>(33)</w:t>
      </w:r>
      <w:r w:rsidR="0010511E" w:rsidRPr="00A177A1">
        <w:fldChar w:fldCharType="end"/>
      </w:r>
      <w:r w:rsidR="00F454E9" w:rsidRPr="00A177A1">
        <w:t xml:space="preserve">. </w:t>
      </w:r>
      <w:r w:rsidR="00D92798" w:rsidRPr="00A177A1">
        <w:t>The c</w:t>
      </w:r>
      <w:r w:rsidR="00B0149D" w:rsidRPr="00A177A1">
        <w:t xml:space="preserve">ontamination-mixture </w:t>
      </w:r>
      <w:r w:rsidRPr="00A177A1">
        <w:t>method</w:t>
      </w:r>
      <w:r w:rsidR="005908B1" w:rsidRPr="00A177A1">
        <w:t>,</w:t>
      </w:r>
      <w:r w:rsidRPr="00A177A1">
        <w:t xml:space="preserve"> weighted median</w:t>
      </w:r>
      <w:r w:rsidR="00F454E9" w:rsidRPr="00A177A1">
        <w:t xml:space="preserve"> </w:t>
      </w:r>
      <w:r w:rsidR="005908B1" w:rsidRPr="00A177A1">
        <w:t>and MR-Egger</w:t>
      </w:r>
      <w:r w:rsidR="00F454E9" w:rsidRPr="00A177A1">
        <w:t xml:space="preserve"> were</w:t>
      </w:r>
      <w:r w:rsidR="00B0149D" w:rsidRPr="00A177A1">
        <w:t xml:space="preserve"> used in sensitivity analyses to explore the robustness of the findings to </w:t>
      </w:r>
      <w:r w:rsidR="0010511E" w:rsidRPr="00A177A1">
        <w:t>potential</w:t>
      </w:r>
      <w:r w:rsidR="00B0149D" w:rsidRPr="00A177A1">
        <w:t xml:space="preserve"> pleiotrop</w:t>
      </w:r>
      <w:r w:rsidR="0010511E" w:rsidRPr="00A177A1">
        <w:t>ic effects</w:t>
      </w:r>
      <w:r w:rsidR="00B0149D" w:rsidRPr="00A177A1">
        <w:t xml:space="preserve"> of the variants</w:t>
      </w:r>
      <w:r w:rsidR="000D6F02" w:rsidRPr="00A177A1">
        <w:fldChar w:fldCharType="begin">
          <w:fldData xml:space="preserve">PEVuZE5vdGU+PENpdGU+PEF1dGhvcj5Cb3dkZW48L0F1dGhvcj48WWVhcj4yMDE2PC9ZZWFyPjxS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B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jwvYXV0aC1hZGRyZXNzPjx0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</w:fldData>
        </w:fldChar>
      </w:r>
      <w:r w:rsidR="00C042DA" w:rsidRPr="00A177A1">
        <w:instrText xml:space="preserve"> ADDIN EN.CITE </w:instrText>
      </w:r>
      <w:r w:rsidR="00C042DA" w:rsidRPr="00A177A1">
        <w:fldChar w:fldCharType="begin">
          <w:fldData xml:space="preserve">PEVuZE5vdGU+PENpdGU+PEF1dGhvcj5Cb3dkZW48L0F1dGhvcj48WWVhcj4yMDE2PC9ZZWFyPjxS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BNUkMgQmlvc3RhdGlzdGljcyBVbml0LCBD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</w:fldData>
        </w:fldChar>
      </w:r>
      <w:r w:rsidR="00C042DA" w:rsidRPr="00A177A1">
        <w:instrText xml:space="preserve"> ADDIN EN.CITE.DATA </w:instrText>
      </w:r>
      <w:r w:rsidR="00C042DA" w:rsidRPr="00A177A1">
        <w:fldChar w:fldCharType="end"/>
      </w:r>
      <w:r w:rsidR="000D6F02" w:rsidRPr="00A177A1">
        <w:fldChar w:fldCharType="separate"/>
      </w:r>
      <w:r w:rsidR="00C042DA" w:rsidRPr="00A177A1">
        <w:rPr>
          <w:noProof/>
        </w:rPr>
        <w:t>(34-36)</w:t>
      </w:r>
      <w:r w:rsidR="000D6F02" w:rsidRPr="00A177A1">
        <w:fldChar w:fldCharType="end"/>
      </w:r>
      <w:r w:rsidR="0044568C" w:rsidRPr="00A177A1">
        <w:t>.</w:t>
      </w:r>
      <w:r w:rsidR="00DB1741" w:rsidRPr="00A177A1">
        <w:t xml:space="preserve"> The contamination-mixture model </w:t>
      </w:r>
      <w:r w:rsidR="0010511E" w:rsidRPr="00A177A1">
        <w:t>makes</w:t>
      </w:r>
      <w:r w:rsidR="00DB1741" w:rsidRPr="00A177A1">
        <w:t xml:space="preserve"> the assumption that MR estimates from valid instruments follow a normal distribution that </w:t>
      </w:r>
      <w:r w:rsidR="000537C8" w:rsidRPr="00A177A1">
        <w:t>centres</w:t>
      </w:r>
      <w:r w:rsidR="00DB1741" w:rsidRPr="00A177A1">
        <w:t xml:space="preserve"> on the true causal effect estimate, while those calculated from invalid instrument variants follow a normal distribution </w:t>
      </w:r>
      <w:r w:rsidR="000537C8" w:rsidRPr="00A177A1">
        <w:t>centred</w:t>
      </w:r>
      <w:r w:rsidR="00DB1741" w:rsidRPr="00A177A1">
        <w:t xml:space="preserve"> on the null</w:t>
      </w:r>
      <w:r w:rsidR="000D6F02" w:rsidRPr="00A177A1">
        <w:fldChar w:fldCharType="begin">
          <w:fldData xml:space="preserve">PEVuZE5vdGU+PENpdGU+PEF1dGhvcj5CdXJnZXNzPC9BdXRob3I+PFllYXI+MjAyMDwvWWVhcj48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</w:fldData>
        </w:fldChar>
      </w:r>
      <w:r w:rsidR="00C50CFB" w:rsidRPr="00A177A1">
        <w:instrText xml:space="preserve"> ADDIN EN.CITE </w:instrText>
      </w:r>
      <w:r w:rsidR="00C50CFB" w:rsidRPr="00A177A1">
        <w:fldChar w:fldCharType="begin">
          <w:fldData xml:space="preserve">PEVuZE5vdGU+PENpdGU+PEF1dGhvcj5CdXJnZXNzPC9BdXRob3I+PFllYXI+MjAyMDwvWWVhcj48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</w:fldData>
        </w:fldChar>
      </w:r>
      <w:r w:rsidR="00C50CFB" w:rsidRPr="00A177A1">
        <w:instrText xml:space="preserve"> ADDIN EN.CITE.DATA </w:instrText>
      </w:r>
      <w:r w:rsidR="00C50CFB" w:rsidRPr="00A177A1">
        <w:fldChar w:fldCharType="end"/>
      </w:r>
      <w:r w:rsidR="000D6F02" w:rsidRPr="00A177A1">
        <w:fldChar w:fldCharType="separate"/>
      </w:r>
      <w:r w:rsidR="00C50CFB" w:rsidRPr="00A177A1">
        <w:rPr>
          <w:noProof/>
        </w:rPr>
        <w:t>(35)</w:t>
      </w:r>
      <w:r w:rsidR="000D6F02" w:rsidRPr="00A177A1">
        <w:fldChar w:fldCharType="end"/>
      </w:r>
      <w:r w:rsidR="00DB1741" w:rsidRPr="00A177A1">
        <w:t xml:space="preserve">. This allows for a likelihood function to be specified and </w:t>
      </w:r>
      <w:r w:rsidR="00D94AA8" w:rsidRPr="00A177A1">
        <w:t>maximized</w:t>
      </w:r>
      <w:r w:rsidR="00DB1741" w:rsidRPr="00A177A1">
        <w:t xml:space="preserve"> when allocating each variant to one of the two mixture distributions</w:t>
      </w:r>
      <w:r w:rsidR="000D6F02" w:rsidRPr="00A177A1">
        <w:fldChar w:fldCharType="begin">
          <w:fldData xml:space="preserve">PEVuZE5vdGU+PENpdGU+PEF1dGhvcj5CdXJnZXNzPC9BdXRob3I+PFllYXI+MjAyMDwvWWVhcj48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</w:fldData>
        </w:fldChar>
      </w:r>
      <w:r w:rsidR="00C50CFB" w:rsidRPr="00A177A1">
        <w:instrText xml:space="preserve"> ADDIN EN.CITE </w:instrText>
      </w:r>
      <w:r w:rsidR="00C50CFB" w:rsidRPr="00A177A1">
        <w:fldChar w:fldCharType="begin">
          <w:fldData xml:space="preserve">PEVuZE5vdGU+PENpdGU+PEF1dGhvcj5CdXJnZXNzPC9BdXRob3I+PFllYXI+MjAyMDwvWWVhcj48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</w:fldData>
        </w:fldChar>
      </w:r>
      <w:r w:rsidR="00C50CFB" w:rsidRPr="00A177A1">
        <w:instrText xml:space="preserve"> ADDIN EN.CITE.DATA </w:instrText>
      </w:r>
      <w:r w:rsidR="00C50CFB" w:rsidRPr="00A177A1">
        <w:fldChar w:fldCharType="end"/>
      </w:r>
      <w:r w:rsidR="000D6F02" w:rsidRPr="00A177A1">
        <w:fldChar w:fldCharType="separate"/>
      </w:r>
      <w:r w:rsidR="00C50CFB" w:rsidRPr="00A177A1">
        <w:rPr>
          <w:noProof/>
        </w:rPr>
        <w:t>(35)</w:t>
      </w:r>
      <w:r w:rsidR="000D6F02" w:rsidRPr="00A177A1">
        <w:fldChar w:fldCharType="end"/>
      </w:r>
      <w:r w:rsidR="00DB1741" w:rsidRPr="00A177A1">
        <w:t>. The weighted median approach orders the MR estimates from individual variants by their magnitude weighted for their precision and selects the median as the overall MR estimate, calculating standard error by bootstrapping</w:t>
      </w:r>
      <w:r w:rsidR="00DB1741" w:rsidRPr="00A177A1">
        <w:fldChar w:fldCharType="begin">
          <w:fldData xml:space="preserve">PEVuZE5vdGU+PENpdGU+PEF1dGhvcj5Cb3dkZW48L0F1dGhvcj48WWVhcj4yMDE2PC9ZZWFyPjxS
ZWNOdW0+Mjk8L1JlY051bT48RGlzcGxheVRleHQ+KDM0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sidR="00C50CFB" w:rsidRPr="00A177A1">
        <w:instrText xml:space="preserve"> ADDIN EN.CITE </w:instrText>
      </w:r>
      <w:r w:rsidR="00C50CFB" w:rsidRPr="00A177A1">
        <w:fldChar w:fldCharType="begin">
          <w:fldData xml:space="preserve">PEVuZE5vdGU+PENpdGU+PEF1dGhvcj5Cb3dkZW48L0F1dGhvcj48WWVhcj4yMDE2PC9ZZWFyPjxS
ZWNOdW0+Mjk8L1JlY051bT48RGlzcGxheVRleHQ+KDM0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sidR="00C50CFB" w:rsidRPr="00A177A1">
        <w:instrText xml:space="preserve"> ADDIN EN.CITE.DATA </w:instrText>
      </w:r>
      <w:r w:rsidR="00C50CFB" w:rsidRPr="00A177A1">
        <w:fldChar w:fldCharType="end"/>
      </w:r>
      <w:r w:rsidR="00DB1741" w:rsidRPr="00A177A1">
        <w:fldChar w:fldCharType="separate"/>
      </w:r>
      <w:r w:rsidR="00C50CFB" w:rsidRPr="00A177A1">
        <w:rPr>
          <w:noProof/>
        </w:rPr>
        <w:t>(34)</w:t>
      </w:r>
      <w:r w:rsidR="00DB1741" w:rsidRPr="00A177A1">
        <w:fldChar w:fldCharType="end"/>
      </w:r>
      <w:r w:rsidR="00DB1741" w:rsidRPr="00A177A1">
        <w:t>.</w:t>
      </w:r>
      <w:r w:rsidR="00380168" w:rsidRPr="00A177A1">
        <w:t xml:space="preserve"> </w:t>
      </w:r>
      <w:r w:rsidR="005D0DB0" w:rsidRPr="00A177A1">
        <w:t>MR-Egger regresses the variant-outcome</w:t>
      </w:r>
      <w:r w:rsidR="00C042DA" w:rsidRPr="00A177A1">
        <w:t xml:space="preserve"> association</w:t>
      </w:r>
      <w:r w:rsidR="005D0DB0" w:rsidRPr="00A177A1">
        <w:t xml:space="preserve"> estimates against the variant-exposure </w:t>
      </w:r>
      <w:r w:rsidR="00C042DA" w:rsidRPr="00A177A1">
        <w:t xml:space="preserve">association </w:t>
      </w:r>
      <w:r w:rsidR="005D0DB0" w:rsidRPr="00A177A1">
        <w:t>estimates, weighted for the precision of the variant-outcome estimates</w:t>
      </w:r>
      <w:r w:rsidR="00C042DA" w:rsidRPr="00A177A1">
        <w:fldChar w:fldCharType="begin">
          <w:fldData xml:space="preserve">PEVuZE5vdGU+PENpdGU+PEF1dGhvcj5Cb3dkZW48L0F1dGhvcj48WWVhcj4yMDE1PC9ZZWFyPjxS
ZWNOdW0+Mjg8L1JlY051bT48RGlzcGxheVRleHQ+KDM2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sidR="00C042DA" w:rsidRPr="00A177A1">
        <w:instrText xml:space="preserve"> ADDIN EN.CITE </w:instrText>
      </w:r>
      <w:r w:rsidR="00C042DA" w:rsidRPr="00A177A1">
        <w:fldChar w:fldCharType="begin">
          <w:fldData xml:space="preserve">PEVuZE5vdGU+PENpdGU+PEF1dGhvcj5Cb3dkZW48L0F1dGhvcj48WWVhcj4yMDE1PC9ZZWFyPjxS
ZWNOdW0+Mjg8L1JlY051bT48RGlzcGxheVRleHQ+KDM2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sidR="00C042DA" w:rsidRPr="00A177A1">
        <w:instrText xml:space="preserve"> ADDIN EN.CITE.DATA </w:instrText>
      </w:r>
      <w:r w:rsidR="00C042DA" w:rsidRPr="00A177A1">
        <w:fldChar w:fldCharType="end"/>
      </w:r>
      <w:r w:rsidR="00C042DA" w:rsidRPr="00A177A1">
        <w:fldChar w:fldCharType="separate"/>
      </w:r>
      <w:r w:rsidR="00C042DA" w:rsidRPr="00A177A1">
        <w:rPr>
          <w:noProof/>
        </w:rPr>
        <w:t>(36)</w:t>
      </w:r>
      <w:r w:rsidR="00C042DA" w:rsidRPr="00A177A1">
        <w:fldChar w:fldCharType="end"/>
      </w:r>
      <w:r w:rsidR="00C042DA" w:rsidRPr="00A177A1">
        <w:t>. It</w:t>
      </w:r>
      <w:r w:rsidR="005D0DB0" w:rsidRPr="00A177A1">
        <w:t xml:space="preserve"> give</w:t>
      </w:r>
      <w:r w:rsidR="00C042DA" w:rsidRPr="00A177A1">
        <w:t>s</w:t>
      </w:r>
      <w:r w:rsidR="005D0DB0" w:rsidRPr="00A177A1">
        <w:t xml:space="preserve"> a valid MR estimate and test for the presence of directional pleiotropy in scenarios where any direct effect of the variants on the outcome is not correlated to their </w:t>
      </w:r>
      <w:r w:rsidR="005D0DB0" w:rsidRPr="00A177A1">
        <w:lastRenderedPageBreak/>
        <w:t>association with the exposure</w:t>
      </w:r>
      <w:r w:rsidR="00C042DA" w:rsidRPr="00A177A1">
        <w:fldChar w:fldCharType="begin">
          <w:fldData xml:space="preserve">PEVuZE5vdGU+PENpdGU+PEF1dGhvcj5Cb3dkZW48L0F1dGhvcj48WWVhcj4yMDE1PC9ZZWFyPjxS
ZWNOdW0+Mjg8L1JlY051bT48RGlzcGxheVRleHQ+KDM2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sidR="00C042DA" w:rsidRPr="00A177A1">
        <w:instrText xml:space="preserve"> ADDIN EN.CITE </w:instrText>
      </w:r>
      <w:r w:rsidR="00C042DA" w:rsidRPr="00A177A1">
        <w:fldChar w:fldCharType="begin">
          <w:fldData xml:space="preserve">PEVuZE5vdGU+PENpdGU+PEF1dGhvcj5Cb3dkZW48L0F1dGhvcj48WWVhcj4yMDE1PC9ZZWFyPjxS
ZWNOdW0+Mjg8L1JlY051bT48RGlzcGxheVRleHQ+KDM2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sidR="00C042DA" w:rsidRPr="00A177A1">
        <w:instrText xml:space="preserve"> ADDIN EN.CITE.DATA </w:instrText>
      </w:r>
      <w:r w:rsidR="00C042DA" w:rsidRPr="00A177A1">
        <w:fldChar w:fldCharType="end"/>
      </w:r>
      <w:r w:rsidR="00C042DA" w:rsidRPr="00A177A1">
        <w:fldChar w:fldCharType="separate"/>
      </w:r>
      <w:r w:rsidR="00C042DA" w:rsidRPr="00A177A1">
        <w:rPr>
          <w:noProof/>
        </w:rPr>
        <w:t>(36)</w:t>
      </w:r>
      <w:r w:rsidR="00C042DA" w:rsidRPr="00A177A1">
        <w:fldChar w:fldCharType="end"/>
      </w:r>
      <w:r w:rsidR="005D0DB0" w:rsidRPr="00A177A1">
        <w:t xml:space="preserve">. </w:t>
      </w:r>
      <w:r w:rsidR="00380168" w:rsidRPr="00A177A1">
        <w:t xml:space="preserve">The MendelianRandomization package </w:t>
      </w:r>
      <w:r w:rsidR="0061444F" w:rsidRPr="00A177A1">
        <w:t xml:space="preserve">(version 0.4.2) </w:t>
      </w:r>
      <w:r w:rsidR="00802172" w:rsidRPr="00A177A1">
        <w:t>in</w:t>
      </w:r>
      <w:r w:rsidR="00380168" w:rsidRPr="00A177A1">
        <w:t xml:space="preserve"> R </w:t>
      </w:r>
      <w:r w:rsidR="0061444F" w:rsidRPr="00A177A1">
        <w:t xml:space="preserve">(version 3.6.3) </w:t>
      </w:r>
      <w:r w:rsidR="00380168" w:rsidRPr="00A177A1">
        <w:t>was used for performing the IVW, contamination-mixture</w:t>
      </w:r>
      <w:r w:rsidR="00546FEE" w:rsidRPr="00A177A1">
        <w:t>,</w:t>
      </w:r>
      <w:r w:rsidR="00380168" w:rsidRPr="00A177A1">
        <w:t xml:space="preserve"> weighted median MR</w:t>
      </w:r>
      <w:r w:rsidR="00546FEE" w:rsidRPr="00A177A1">
        <w:t xml:space="preserve"> and MR-Egger</w:t>
      </w:r>
      <w:r w:rsidR="00380168" w:rsidRPr="00A177A1">
        <w:t xml:space="preserve"> analyses</w:t>
      </w:r>
      <w:r w:rsidR="00477008" w:rsidRPr="00A177A1">
        <w:fldChar w:fldCharType="begin"/>
      </w:r>
      <w:r w:rsidR="00C042DA" w:rsidRPr="00A177A1">
        <w:instrText xml:space="preserve"> ADDIN EN.CITE &lt;EndNote&gt;&lt;Cite&gt;&lt;Author&gt;Yavorska&lt;/Author&gt;&lt;Year&gt;2017&lt;/Year&gt;&lt;RecNum&gt;386&lt;/RecNum&gt;&lt;DisplayText&gt;(37)&lt;/DisplayText&gt;&lt;record&gt;&lt;rec-number&gt;386&lt;/rec-number&gt;&lt;foreign-keys&gt;&lt;key app="EN" db-id="pw5dpzf5dsxf0levvxw5x09av22ads5fd0v9" timestamp="1557404450"&gt;386&lt;/key&gt;&lt;/foreign-keys&gt;&lt;ref-type name="Journal Article"&gt;17&lt;/ref-type&gt;&lt;contributors&gt;&lt;authors&gt;&lt;author&gt;Yavorska, O. O.&lt;/author&gt;&lt;author&gt;Burgess, S.&lt;/author&gt;&lt;/authors&gt;&lt;/contributors&gt;&lt;auth-address&gt;Univ Cambridge, Newnham Coll, Cambridge, England&amp;#xD;Univ Cambridge, Dept Publ Hlth &amp;amp; Primary Care, Cambridge, England&lt;/auth-address&gt;&lt;titles&gt;&lt;title&gt;MendelianRandomization: an R package for performing Mendelian randomization analyses using summarized data&lt;/title&gt;&lt;secondary-title&gt;Int J Epidemiol&lt;/secondary-title&gt;&lt;alt-title&gt;Int J Epidemiol&lt;/alt-title&gt;&lt;/titles&gt;&lt;periodical&gt;&lt;full-title&gt;Int J Epidemiol&lt;/full-title&gt;&lt;abbr-1&gt;Int J Epidemiol&lt;/abbr-1&gt;&lt;/periodical&gt;&lt;alt-periodical&gt;&lt;full-title&gt;Int J Epidemiol&lt;/full-title&gt;&lt;abbr-1&gt;Int J Epidemiol&lt;/abbr-1&gt;&lt;/alt-periodical&gt;&lt;pages&gt;1734-1739&lt;/pages&gt;&lt;volume&gt;46&lt;/volume&gt;&lt;number&gt;6&lt;/number&gt;&lt;keywords&gt;&lt;keyword&gt;mendelian randomization&lt;/keyword&gt;&lt;keyword&gt;instrumental variable&lt;/keyword&gt;&lt;keyword&gt;causal inference&lt;/keyword&gt;&lt;keyword&gt;summarized data&lt;/keyword&gt;&lt;keyword&gt;two-sample&lt;/keyword&gt;&lt;keyword&gt;data parasite&lt;/keyword&gt;&lt;keyword&gt;pleiotropic genetic-variants&lt;/keyword&gt;&lt;keyword&gt;disease&lt;/keyword&gt;&lt;keyword&gt;associations&lt;/keyword&gt;&lt;keyword&gt;risk&lt;/keyword&gt;&lt;/keywords&gt;&lt;dates&gt;&lt;year&gt;2017&lt;/year&gt;&lt;pub-dates&gt;&lt;date&gt;Dec&lt;/date&gt;&lt;/pub-dates&gt;&lt;/dates&gt;&lt;isbn&gt;0300-5771&lt;/isbn&gt;&lt;accession-num&gt;WOS:000417745100003&lt;/accession-num&gt;&lt;urls&gt;&lt;related-urls&gt;&lt;url&gt;&amp;lt;Go to ISI&amp;gt;://WOS:000417745100003&lt;/url&gt;&lt;/related-urls&gt;&lt;/urls&gt;&lt;electronic-resource-num&gt;10.1093/ije/dyx034&lt;/electronic-resource-num&gt;&lt;language&gt;English&lt;/language&gt;&lt;/record&gt;&lt;/Cite&gt;&lt;/EndNote&gt;</w:instrText>
      </w:r>
      <w:r w:rsidR="00477008" w:rsidRPr="00A177A1">
        <w:fldChar w:fldCharType="separate"/>
      </w:r>
      <w:r w:rsidR="00C042DA" w:rsidRPr="00A177A1">
        <w:rPr>
          <w:noProof/>
        </w:rPr>
        <w:t>(37)</w:t>
      </w:r>
      <w:r w:rsidR="00477008" w:rsidRPr="00A177A1">
        <w:fldChar w:fldCharType="end"/>
      </w:r>
      <w:r w:rsidR="00380168" w:rsidRPr="00A177A1">
        <w:t>.</w:t>
      </w:r>
    </w:p>
    <w:p w14:paraId="28111DDC" w14:textId="13FB0980" w:rsidR="003825E0" w:rsidRPr="00A177A1" w:rsidRDefault="000D0FA6" w:rsidP="00F77D03">
      <w:pPr>
        <w:pStyle w:val="Heading3"/>
        <w:spacing w:line="480" w:lineRule="auto"/>
        <w:rPr>
          <w:b/>
          <w:color w:val="auto"/>
        </w:rPr>
      </w:pPr>
      <w:r w:rsidRPr="00A177A1">
        <w:rPr>
          <w:b/>
          <w:color w:val="auto"/>
        </w:rPr>
        <w:t>Mediation analysis</w:t>
      </w:r>
    </w:p>
    <w:p w14:paraId="33B33ED0" w14:textId="3CF3DD47" w:rsidR="002960B9" w:rsidRPr="00A177A1" w:rsidRDefault="0010511E" w:rsidP="00F77D03">
      <w:pPr>
        <w:spacing w:line="480" w:lineRule="auto"/>
      </w:pPr>
      <w:r w:rsidRPr="00A177A1">
        <w:t xml:space="preserve">To estimate the direct effect of </w:t>
      </w:r>
      <w:r w:rsidR="00926802" w:rsidRPr="00A177A1">
        <w:t xml:space="preserve">genetically predicted </w:t>
      </w:r>
      <w:r w:rsidRPr="00A177A1">
        <w:t xml:space="preserve">BMI and </w:t>
      </w:r>
      <w:r w:rsidR="00926802" w:rsidRPr="00A177A1">
        <w:t xml:space="preserve">genetically predicted </w:t>
      </w:r>
      <w:r w:rsidRPr="00A177A1">
        <w:t xml:space="preserve">WHR on each of the </w:t>
      </w:r>
      <w:r w:rsidR="00443BA1" w:rsidRPr="00A177A1">
        <w:t xml:space="preserve">three </w:t>
      </w:r>
      <w:r w:rsidRPr="00A177A1">
        <w:t>considered CVD outcomes that was not</w:t>
      </w:r>
      <w:r w:rsidR="007C7DFD" w:rsidRPr="00A177A1">
        <w:t xml:space="preserve"> being mediated by</w:t>
      </w:r>
      <w:r w:rsidR="003E21AB" w:rsidRPr="00A177A1">
        <w:t xml:space="preserve"> the investigated </w:t>
      </w:r>
      <w:r w:rsidR="007C7DFD" w:rsidRPr="00A177A1">
        <w:t>intermediary risk factors</w:t>
      </w:r>
      <w:r w:rsidRPr="00A177A1">
        <w:t>, summary data m</w:t>
      </w:r>
      <w:r w:rsidR="002960B9" w:rsidRPr="00A177A1">
        <w:t>ultivariable MR was performed</w:t>
      </w:r>
      <w:r w:rsidR="00802172" w:rsidRPr="00A177A1">
        <w:fldChar w:fldCharType="begin">
          <w:fldData xml:space="preserve">PEVuZE5vdGU+PENpdGU+PEF1dGhvcj5TYW5kZXJzb248L0F1dGhvcj48WWVhcj4yMDE4PC9ZZWFy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</w:fldData>
        </w:fldChar>
      </w:r>
      <w:r w:rsidR="00C042DA" w:rsidRPr="00A177A1">
        <w:instrText xml:space="preserve"> ADDIN EN.CITE </w:instrText>
      </w:r>
      <w:r w:rsidR="00C042DA" w:rsidRPr="00A177A1">
        <w:fldChar w:fldCharType="begin">
          <w:fldData xml:space="preserve">PEVuZE5vdGU+PENpdGU+PEF1dGhvcj5TYW5kZXJzb248L0F1dGhvcj48WWVhcj4yMDE4PC9ZZWFy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</w:fldData>
        </w:fldChar>
      </w:r>
      <w:r w:rsidR="00C042DA" w:rsidRPr="00A177A1">
        <w:instrText xml:space="preserve"> ADDIN EN.CITE.DATA </w:instrText>
      </w:r>
      <w:r w:rsidR="00C042DA" w:rsidRPr="00A177A1">
        <w:fldChar w:fldCharType="end"/>
      </w:r>
      <w:r w:rsidR="00802172" w:rsidRPr="00A177A1">
        <w:fldChar w:fldCharType="separate"/>
      </w:r>
      <w:r w:rsidR="00C042DA" w:rsidRPr="00A177A1">
        <w:rPr>
          <w:noProof/>
        </w:rPr>
        <w:t>(38-40)</w:t>
      </w:r>
      <w:r w:rsidR="00802172" w:rsidRPr="00A177A1">
        <w:fldChar w:fldCharType="end"/>
      </w:r>
      <w:r w:rsidRPr="00A177A1">
        <w:t>.</w:t>
      </w:r>
      <w:r w:rsidR="00926802" w:rsidRPr="00A177A1">
        <w:t xml:space="preserve"> </w:t>
      </w:r>
      <w:r w:rsidRPr="00A177A1">
        <w:t xml:space="preserve">Specifically, </w:t>
      </w:r>
      <w:r w:rsidR="0051434B" w:rsidRPr="00A177A1">
        <w:t xml:space="preserve">the orientations of all genetic association estimates were harmonized and </w:t>
      </w:r>
      <w:r w:rsidR="002960B9" w:rsidRPr="00A177A1">
        <w:t xml:space="preserve">the variant-outcome </w:t>
      </w:r>
      <w:r w:rsidR="00443BA1" w:rsidRPr="00A177A1">
        <w:t xml:space="preserve">genetic </w:t>
      </w:r>
      <w:r w:rsidR="002960B9" w:rsidRPr="00A177A1">
        <w:t>association estimates</w:t>
      </w:r>
      <w:r w:rsidRPr="00A177A1">
        <w:t xml:space="preserve"> were regressed</w:t>
      </w:r>
      <w:r w:rsidR="002960B9" w:rsidRPr="00A177A1">
        <w:t xml:space="preserve"> </w:t>
      </w:r>
      <w:r w:rsidR="001A5CFA" w:rsidRPr="00A177A1">
        <w:t>on</w:t>
      </w:r>
      <w:r w:rsidR="002960B9" w:rsidRPr="00A177A1">
        <w:t xml:space="preserve"> the variant-</w:t>
      </w:r>
      <w:r w:rsidRPr="00A177A1">
        <w:t>exposure</w:t>
      </w:r>
      <w:r w:rsidR="002960B9" w:rsidRPr="00A177A1">
        <w:t xml:space="preserve"> and variant-</w:t>
      </w:r>
      <w:r w:rsidRPr="00A177A1">
        <w:t>mediator</w:t>
      </w:r>
      <w:r w:rsidR="002960B9" w:rsidRPr="00A177A1">
        <w:t xml:space="preserve"> estimates, weighted for the precision of the</w:t>
      </w:r>
      <w:r w:rsidR="0051434B" w:rsidRPr="00A177A1">
        <w:t xml:space="preserve"> variant-outcome association, </w:t>
      </w:r>
      <w:r w:rsidR="002960B9" w:rsidRPr="00A177A1">
        <w:t>with the intercept fixed to zero</w:t>
      </w:r>
      <w:r w:rsidR="00802172" w:rsidRPr="00A177A1">
        <w:fldChar w:fldCharType="begin"/>
      </w:r>
      <w:r w:rsidR="00C042DA" w:rsidRPr="00A177A1">
        <w:instrText xml:space="preserve"> ADDIN EN.CITE &lt;EndNote&gt;&lt;Cite&gt;&lt;Author&gt;Burgess&lt;/Author&gt;&lt;Year&gt;2015&lt;/Year&gt;&lt;RecNum&gt;103&lt;/RecNum&gt;&lt;DisplayText&gt;(40)&lt;/DisplayText&gt;&lt;record&gt;&lt;rec-number&gt;103&lt;/rec-number&gt;&lt;foreign-keys&gt;&lt;key app="EN" db-id="pw5dpzf5dsxf0levvxw5x09av22ads5fd0v9" timestamp="1521549295"&gt;103&lt;/key&gt;&lt;/foreign-keys&gt;&lt;ref-type name="Journal Article"&gt;17&lt;/ref-type&gt;&lt;contributors&gt;&lt;authors&gt;&lt;author&gt;Burgess, S.&lt;/author&gt;&lt;author&gt;Dudbridge, F.&lt;/author&gt;&lt;author&gt;Thompson, S. G.&lt;/author&gt;&lt;/authors&gt;&lt;/contributors&gt;&lt;auth-address&gt;Department of Public Health and Primary Care, School of Clinical Medicine, University of Cambridge, Cambridge, United Kingdom.&amp;#xD;Department of Non-Communicable Disease Epidemiology, London School of Hygiene and Tropical Medicine, London, United Kingdom.&lt;/auth-address&gt;&lt;titles&gt;&lt;title&gt;Re: &amp;quot;Multivariable Mendelian randomization: the use of pleiotropic genetic variants to estimate causal effects&amp;quot;&lt;/title&gt;&lt;secondary-title&gt;Am J Epidemiol&lt;/secondary-title&gt;&lt;/titles&gt;&lt;periodical&gt;&lt;full-title&gt;Am J Epidemiol&lt;/full-title&gt;&lt;/periodical&gt;&lt;pages&gt;290-1&lt;/pages&gt;&lt;volume&gt;181&lt;/volume&gt;&lt;number&gt;4&lt;/number&gt;&lt;keywords&gt;&lt;keyword&gt;Coronary Disease/*diagnosis/*genetics&lt;/keyword&gt;&lt;keyword&gt;Genetic Pleiotropy/*genetics&lt;/keyword&gt;&lt;keyword&gt;Humans&lt;/keyword&gt;&lt;keyword&gt;*Mendelian Randomization Analysis&lt;/keyword&gt;&lt;keyword&gt;Triglycerides/*blood&lt;/keyword&gt;&lt;/keywords&gt;&lt;dates&gt;&lt;year&gt;2015&lt;/year&gt;&lt;pub-dates&gt;&lt;date&gt;Feb 15&lt;/date&gt;&lt;/pub-dates&gt;&lt;/dates&gt;&lt;isbn&gt;1476-6256 (Electronic)&amp;#xD;0002-9262 (Linking)&lt;/isbn&gt;&lt;accession-num&gt;25660081&lt;/accession-num&gt;&lt;urls&gt;&lt;related-urls&gt;&lt;url&gt;https://www.ncbi.nlm.nih.gov/pubmed/25660081&lt;/url&gt;&lt;/related-urls&gt;&lt;/urls&gt;&lt;electronic-resource-num&gt;10.1093/aje/kwv017&lt;/electronic-resource-num&gt;&lt;/record&gt;&lt;/Cite&gt;&lt;/EndNote&gt;</w:instrText>
      </w:r>
      <w:r w:rsidR="00802172" w:rsidRPr="00A177A1">
        <w:fldChar w:fldCharType="separate"/>
      </w:r>
      <w:r w:rsidR="00C042DA" w:rsidRPr="00A177A1">
        <w:rPr>
          <w:noProof/>
        </w:rPr>
        <w:t>(40)</w:t>
      </w:r>
      <w:r w:rsidR="00802172" w:rsidRPr="00A177A1">
        <w:fldChar w:fldCharType="end"/>
      </w:r>
      <w:r w:rsidR="002960B9" w:rsidRPr="00A177A1">
        <w:t xml:space="preserve">. </w:t>
      </w:r>
      <w:r w:rsidR="003E21AB" w:rsidRPr="00A177A1">
        <w:t xml:space="preserve">Using this approach, adjustment was made for </w:t>
      </w:r>
      <w:r w:rsidR="00926802" w:rsidRPr="00A177A1">
        <w:t xml:space="preserve">genetically predicted </w:t>
      </w:r>
      <w:r w:rsidR="003E21AB" w:rsidRPr="00A177A1">
        <w:t xml:space="preserve">SBP, diabetes, smoking and lipid traits </w:t>
      </w:r>
      <w:r w:rsidR="00C04EFB" w:rsidRPr="00A177A1">
        <w:t>(LDL-C, HDL-C and triglycerides</w:t>
      </w:r>
      <w:r w:rsidR="00E83AFE" w:rsidRPr="00A177A1">
        <w:t xml:space="preserve"> together</w:t>
      </w:r>
      <w:r w:rsidR="00C04EFB" w:rsidRPr="00A177A1">
        <w:t xml:space="preserve">) </w:t>
      </w:r>
      <w:r w:rsidR="003E21AB" w:rsidRPr="00A177A1">
        <w:t xml:space="preserve">in turn, and </w:t>
      </w:r>
      <w:r w:rsidR="004C5A56" w:rsidRPr="00A177A1">
        <w:t>finally including all mediators</w:t>
      </w:r>
      <w:r w:rsidR="003E21AB" w:rsidRPr="00A177A1">
        <w:t xml:space="preserve"> together in </w:t>
      </w:r>
      <w:r w:rsidR="004C5A56" w:rsidRPr="00A177A1">
        <w:t>a joint</w:t>
      </w:r>
      <w:r w:rsidR="003E21AB" w:rsidRPr="00A177A1">
        <w:t xml:space="preserve"> model.</w:t>
      </w:r>
      <w:r w:rsidR="005756C9" w:rsidRPr="00A177A1">
        <w:t xml:space="preserve"> </w:t>
      </w:r>
      <w:r w:rsidR="00C02322" w:rsidRPr="00A177A1">
        <w:t xml:space="preserve">In a sensitivity analysis, </w:t>
      </w:r>
      <w:r w:rsidR="00926802" w:rsidRPr="00A177A1">
        <w:t xml:space="preserve">genetically predicted </w:t>
      </w:r>
      <w:r w:rsidR="00C02322" w:rsidRPr="00A177A1">
        <w:t>diabetes was excluded from this joint model to remove any bias that might be introduced because of its binary nature</w:t>
      </w:r>
      <w:r w:rsidR="005423C4" w:rsidRPr="00A177A1">
        <w:fldChar w:fldCharType="begin"/>
      </w:r>
      <w:r w:rsidR="00C042DA" w:rsidRPr="00A177A1">
        <w:instrText xml:space="preserve"> ADDIN EN.CITE &lt;EndNote&gt;&lt;Cite&gt;&lt;Author&gt;Burgess&lt;/Author&gt;&lt;Year&gt;2018&lt;/Year&gt;&lt;RecNum&gt;201&lt;/RecNum&gt;&lt;DisplayText&gt;(41)&lt;/DisplayText&gt;&lt;record&gt;&lt;rec-number&gt;201&lt;/rec-number&gt;&lt;foreign-keys&gt;&lt;key app="EN" db-id="pw5dpzf5dsxf0levvxw5x09av22ads5fd0v9" timestamp="1541006774"&gt;201&lt;/key&gt;&lt;/foreign-keys&gt;&lt;ref-type name="Journal Article"&gt;17&lt;/ref-type&gt;&lt;contributors&gt;&lt;authors&gt;&lt;author&gt;Burgess, S.&lt;/author&gt;&lt;author&gt;Labrecque, J. A.&lt;/author&gt;&lt;/authors&gt;&lt;/contributors&gt;&lt;auth-address&gt;MRC Biostatistics Unit, Cambridge Institute of Public Health, University of Cambridge, Robinson Way, Cambridge, CB2 0SR, UK. sb452@medschl.cam.ac.uk.&amp;#xD;Department of Public Health and Primary Care, University of Cambridge, Cambridge, UK. sb452@medschl.cam.ac.uk.&amp;#xD;Department of Epidemiology, Erasmus MC, Rotterdam, Netherlands.&lt;/auth-address&gt;&lt;titles&gt;&lt;title&gt;Mendelian randomization with a binary exposure variable: interpretation and presentation of causal estimates&lt;/title&gt;&lt;secondary-title&gt;Eur J Epidemiol&lt;/secondary-title&gt;&lt;/titles&gt;&lt;periodical&gt;&lt;full-title&gt;Eur J Epidemiol&lt;/full-title&gt;&lt;abbr-1&gt;Eur J Epidemiol&lt;/abbr-1&gt;&lt;/periodical&gt;&lt;pages&gt;947-952&lt;/pages&gt;&lt;volume&gt;33&lt;/volume&gt;&lt;number&gt;10&lt;/number&gt;&lt;keywords&gt;&lt;keyword&gt;Causal inference&lt;/keyword&gt;&lt;keyword&gt;Effect estimation&lt;/keyword&gt;&lt;keyword&gt;Genetic epidemiology&lt;/keyword&gt;&lt;keyword&gt;Instrumental variable&lt;/keyword&gt;&lt;keyword&gt;Mendelian randomization&lt;/keyword&gt;&lt;/keywords&gt;&lt;dates&gt;&lt;year&gt;2018&lt;/year&gt;&lt;pub-dates&gt;&lt;date&gt;Oct&lt;/date&gt;&lt;/pub-dates&gt;&lt;/dates&gt;&lt;isbn&gt;1573-7284 (Electronic)&amp;#xD;0393-2990 (Linking)&lt;/isbn&gt;&lt;accession-num&gt;30039250&lt;/accession-num&gt;&lt;urls&gt;&lt;related-urls&gt;&lt;url&gt;https://www.ncbi.nlm.nih.gov/pubmed/30039250&lt;/url&gt;&lt;/related-urls&gt;&lt;/urls&gt;&lt;custom2&gt;PMC6153517&lt;/custom2&gt;&lt;electronic-resource-num&gt;10.1007/s10654-018-0424-6&lt;/electronic-resource-num&gt;&lt;/record&gt;&lt;/Cite&gt;&lt;/EndNote&gt;</w:instrText>
      </w:r>
      <w:r w:rsidR="005423C4" w:rsidRPr="00A177A1">
        <w:fldChar w:fldCharType="separate"/>
      </w:r>
      <w:r w:rsidR="00C042DA" w:rsidRPr="00A177A1">
        <w:rPr>
          <w:noProof/>
        </w:rPr>
        <w:t>(41)</w:t>
      </w:r>
      <w:r w:rsidR="005423C4" w:rsidRPr="00A177A1">
        <w:fldChar w:fldCharType="end"/>
      </w:r>
      <w:r w:rsidR="00C02322" w:rsidRPr="00A177A1">
        <w:t>. For</w:t>
      </w:r>
      <w:r w:rsidR="005756C9" w:rsidRPr="00A177A1">
        <w:t xml:space="preserve"> analyses</w:t>
      </w:r>
      <w:r w:rsidR="00C02322" w:rsidRPr="00A177A1">
        <w:t xml:space="preserve"> consider</w:t>
      </w:r>
      <w:r w:rsidR="00443BA1" w:rsidRPr="00A177A1">
        <w:t>ing</w:t>
      </w:r>
      <w:r w:rsidR="005756C9" w:rsidRPr="00A177A1">
        <w:t xml:space="preserve"> </w:t>
      </w:r>
      <w:r w:rsidR="00926802" w:rsidRPr="00A177A1">
        <w:t xml:space="preserve">genetically predicted </w:t>
      </w:r>
      <w:r w:rsidR="005756C9" w:rsidRPr="00A177A1">
        <w:t xml:space="preserve">fasting glucose in non-diabetics </w:t>
      </w:r>
      <w:r w:rsidR="00C02322" w:rsidRPr="00A177A1">
        <w:t>instead of</w:t>
      </w:r>
      <w:r w:rsidR="005756C9" w:rsidRPr="00A177A1">
        <w:t xml:space="preserve"> </w:t>
      </w:r>
      <w:r w:rsidR="00926802" w:rsidRPr="00A177A1">
        <w:t xml:space="preserve">genetically predicted </w:t>
      </w:r>
      <w:r w:rsidR="005756C9" w:rsidRPr="00A177A1">
        <w:t xml:space="preserve">diabetes, </w:t>
      </w:r>
      <w:r w:rsidR="00C02322" w:rsidRPr="00A177A1">
        <w:t xml:space="preserve">the corresponding </w:t>
      </w:r>
      <w:r w:rsidR="005756C9" w:rsidRPr="00A177A1">
        <w:t xml:space="preserve">genetic association data </w:t>
      </w:r>
      <w:r w:rsidR="00C02322" w:rsidRPr="00A177A1">
        <w:t>were substituted</w:t>
      </w:r>
      <w:r w:rsidR="005756C9" w:rsidRPr="00A177A1">
        <w:t>.</w:t>
      </w:r>
      <w:r w:rsidR="00C02322" w:rsidRPr="00A177A1">
        <w:t xml:space="preserve"> </w:t>
      </w:r>
      <w:r w:rsidR="00682087" w:rsidRPr="00A177A1">
        <w:t>Diabetes and fasting glucose were not included together in the same model.</w:t>
      </w:r>
    </w:p>
    <w:p w14:paraId="318D7DC3" w14:textId="5B9FB3C0" w:rsidR="003E21AB" w:rsidRPr="00A177A1" w:rsidRDefault="003E21AB" w:rsidP="00F77D03">
      <w:pPr>
        <w:spacing w:line="480" w:lineRule="auto"/>
      </w:pPr>
      <w:r w:rsidRPr="00A177A1">
        <w:t>M</w:t>
      </w:r>
      <w:r w:rsidR="002960B9" w:rsidRPr="00A177A1">
        <w:t xml:space="preserve">ultivariable MR </w:t>
      </w:r>
      <w:r w:rsidRPr="00A177A1">
        <w:t xml:space="preserve">mediation analysis </w:t>
      </w:r>
      <w:r w:rsidR="002960B9" w:rsidRPr="00A177A1">
        <w:t>was</w:t>
      </w:r>
      <w:r w:rsidRPr="00A177A1">
        <w:t xml:space="preserve"> performed to estimate the proportion of the effect of BMI and WHR respectively on </w:t>
      </w:r>
      <w:r w:rsidR="00977D8B" w:rsidRPr="00A177A1">
        <w:t>CAD, PAD and stroke</w:t>
      </w:r>
      <w:r w:rsidRPr="00A177A1">
        <w:t xml:space="preserve"> that was mediated through each of </w:t>
      </w:r>
      <w:r w:rsidR="00F45634" w:rsidRPr="00A177A1">
        <w:t xml:space="preserve"> </w:t>
      </w:r>
      <w:r w:rsidR="004A75DD" w:rsidRPr="00A177A1">
        <w:t>the considered risk factors,</w:t>
      </w:r>
      <w:r w:rsidRPr="00A177A1">
        <w:t xml:space="preserve"> and also all of the</w:t>
      </w:r>
      <w:r w:rsidR="004A75DD" w:rsidRPr="00A177A1">
        <w:t>m</w:t>
      </w:r>
      <w:r w:rsidRPr="00A177A1">
        <w:t xml:space="preserve"> together</w:t>
      </w:r>
      <w:r w:rsidR="00477008" w:rsidRPr="00A177A1">
        <w:fldChar w:fldCharType="begin"/>
      </w:r>
      <w:r w:rsidR="00375260" w:rsidRPr="00A177A1">
        <w:instrText xml:space="preserve"> ADDIN EN.CITE &lt;EndNote&gt;&lt;Cite&gt;&lt;Author&gt;Carter&lt;/Author&gt;&lt;Year&gt;2019&lt;/Year&gt;&lt;RecNum&gt;711&lt;/RecNum&gt;&lt;DisplayText&gt;(16)&lt;/DisplayText&gt;&lt;record&gt;&lt;rec-number&gt;711&lt;/rec-number&gt;&lt;foreign-keys&gt;&lt;key app="EN" db-id="pw5dpzf5dsxf0levvxw5x09av22ads5fd0v9" timestamp="1573652876"&gt;711&lt;/key&gt;&lt;/foreign-keys&gt;&lt;ref-type name="Journal Article"&gt;17&lt;/ref-type&gt;&lt;contributors&gt;&lt;authors&gt;&lt;author&gt;Carter, Alice R&lt;/author&gt;&lt;author&gt;Sanderson, Eleanor&lt;/author&gt;&lt;author&gt;Hammerton, Gemma&lt;/author&gt;&lt;author&gt;Richmond, Rebecca C&lt;/author&gt;&lt;author&gt;Smith, George Davey&lt;/author&gt;&lt;author&gt;Heron, Jon&lt;/author&gt;&lt;author&gt;Taylor, Amy E&lt;/author&gt;&lt;author&gt;Davies, Neil M&lt;/author&gt;&lt;author&gt;Howe, Laura D&lt;/author&gt;&lt;/authors&gt;&lt;/contributors&gt;&lt;titles&gt;&lt;title&gt;Mendelian randomisation for mediation analysis: current methods and challenges for implementation&lt;/title&gt;&lt;secondary-title&gt;bioRxiv&lt;/secondary-title&gt;&lt;/titles&gt;&lt;periodical&gt;&lt;full-title&gt;bioRxiv&lt;/full-title&gt;&lt;/periodical&gt;&lt;pages&gt;835819&lt;/pages&gt;&lt;dates&gt;&lt;year&gt;2019&lt;/year&gt;&lt;/dates&gt;&lt;urls&gt;&lt;related-urls&gt;&lt;url&gt;https://www.biorxiv.org/content/biorxiv/early/2019/11/08/835819.full.pdf&lt;/url&gt;&lt;/related-urls&gt;&lt;/urls&gt;&lt;electronic-resource-num&gt;10.1101/835819&lt;/electronic-resource-num&gt;&lt;/record&gt;&lt;/Cite&gt;&lt;/EndNote&gt;</w:instrText>
      </w:r>
      <w:r w:rsidR="00477008" w:rsidRPr="00A177A1">
        <w:fldChar w:fldCharType="separate"/>
      </w:r>
      <w:r w:rsidR="00375260" w:rsidRPr="00A177A1">
        <w:rPr>
          <w:noProof/>
        </w:rPr>
        <w:t>(16)</w:t>
      </w:r>
      <w:r w:rsidR="00477008" w:rsidRPr="00A177A1">
        <w:fldChar w:fldCharType="end"/>
      </w:r>
      <w:r w:rsidRPr="00A177A1">
        <w:t xml:space="preserve">. Specifically, the direct effect </w:t>
      </w:r>
      <w:r w:rsidR="004A2B9F" w:rsidRPr="00A177A1">
        <w:t xml:space="preserve">of genetically predicted BMI and genetically predicted WHR respectively </w:t>
      </w:r>
      <w:r w:rsidRPr="00A177A1">
        <w:t>was divided by the</w:t>
      </w:r>
      <w:r w:rsidR="004A2B9F" w:rsidRPr="00A177A1">
        <w:t>ir</w:t>
      </w:r>
      <w:r w:rsidRPr="00A177A1">
        <w:t xml:space="preserve"> total effect and subtracted from 1, with standard errors estimated using the propagation of error method</w:t>
      </w:r>
      <w:r w:rsidR="00477008" w:rsidRPr="00A177A1">
        <w:fldChar w:fldCharType="begin">
          <w:fldData xml:space="preserve">PEVuZE5vdGU+PENpdGU+PEF1dGhvcj5CdXJnZXNzPC9BdXRob3I+PFllYXI+MjAxNzwvWWVhcj48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</w:fldData>
        </w:fldChar>
      </w:r>
      <w:r w:rsidR="00375260" w:rsidRPr="00A177A1">
        <w:instrText xml:space="preserve"> ADDIN EN.CITE </w:instrText>
      </w:r>
      <w:r w:rsidR="00375260" w:rsidRPr="00A177A1">
        <w:fldChar w:fldCharType="begin">
          <w:fldData xml:space="preserve">PEVuZE5vdGU+PENpdGU+PEF1dGhvcj5CdXJnZXNzPC9BdXRob3I+PFllYXI+MjAxNzwvWWVhcj48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</w:fldData>
        </w:fldChar>
      </w:r>
      <w:r w:rsidR="00375260" w:rsidRPr="00A177A1">
        <w:instrText xml:space="preserve"> ADDIN EN.CITE.DATA </w:instrText>
      </w:r>
      <w:r w:rsidR="00375260" w:rsidRPr="00A177A1">
        <w:fldChar w:fldCharType="end"/>
      </w:r>
      <w:r w:rsidR="00477008" w:rsidRPr="00A177A1">
        <w:fldChar w:fldCharType="separate"/>
      </w:r>
      <w:r w:rsidR="00375260" w:rsidRPr="00A177A1">
        <w:rPr>
          <w:noProof/>
        </w:rPr>
        <w:t>(16, 18)</w:t>
      </w:r>
      <w:r w:rsidR="00477008" w:rsidRPr="00A177A1">
        <w:fldChar w:fldCharType="end"/>
      </w:r>
      <w:r w:rsidRPr="00A177A1">
        <w:t>.</w:t>
      </w:r>
    </w:p>
    <w:p w14:paraId="0DC9962B" w14:textId="77777777" w:rsidR="000D0FA6" w:rsidRPr="00A177A1" w:rsidRDefault="000D0FA6" w:rsidP="00F77D03">
      <w:pPr>
        <w:pStyle w:val="Heading3"/>
        <w:spacing w:line="480" w:lineRule="auto"/>
        <w:rPr>
          <w:b/>
          <w:color w:val="auto"/>
        </w:rPr>
      </w:pPr>
      <w:r w:rsidRPr="00A177A1">
        <w:rPr>
          <w:b/>
          <w:color w:val="auto"/>
        </w:rPr>
        <w:lastRenderedPageBreak/>
        <w:t xml:space="preserve">Independent effects of genetically predicted BMI and WHR </w:t>
      </w:r>
    </w:p>
    <w:p w14:paraId="7B0F1C9C" w14:textId="25D044DB" w:rsidR="000D0FA6" w:rsidRPr="00A177A1" w:rsidRDefault="000D0FA6" w:rsidP="00F77D03">
      <w:pPr>
        <w:spacing w:line="480" w:lineRule="auto"/>
      </w:pPr>
      <w:r w:rsidRPr="00A177A1">
        <w:t xml:space="preserve">The direct effects of genetically predicted BMI and genetically predicted WHR on the considered CVD outcomes that are not mediated through each other were measured by including only these two traits together as exposures in </w:t>
      </w:r>
      <w:r w:rsidR="00E52774" w:rsidRPr="00A177A1">
        <w:t>the</w:t>
      </w:r>
      <w:r w:rsidRPr="00A177A1">
        <w:t xml:space="preserve"> summary data multivariable MR model</w:t>
      </w:r>
      <w:r w:rsidR="00E52774" w:rsidRPr="00A177A1">
        <w:t xml:space="preserve"> described above</w:t>
      </w:r>
      <w:r w:rsidRPr="00A177A1">
        <w:t>.</w:t>
      </w:r>
    </w:p>
    <w:p w14:paraId="122A1DC1" w14:textId="77777777" w:rsidR="00E95200" w:rsidRPr="00A177A1" w:rsidRDefault="00E95200" w:rsidP="00F77D03">
      <w:pPr>
        <w:spacing w:line="480" w:lineRule="auto"/>
      </w:pPr>
    </w:p>
    <w:p w14:paraId="7B51EE99" w14:textId="1F833687" w:rsidR="003825E0" w:rsidRPr="00A177A1" w:rsidRDefault="003825E0" w:rsidP="00F77D03">
      <w:pPr>
        <w:pStyle w:val="Heading2"/>
        <w:spacing w:line="480" w:lineRule="auto"/>
        <w:rPr>
          <w:b/>
          <w:color w:val="auto"/>
        </w:rPr>
      </w:pPr>
      <w:r w:rsidRPr="00A177A1">
        <w:rPr>
          <w:b/>
          <w:color w:val="auto"/>
        </w:rPr>
        <w:t>Results</w:t>
      </w:r>
    </w:p>
    <w:p w14:paraId="26047208" w14:textId="0073945D" w:rsidR="00594DEF" w:rsidRPr="00A177A1" w:rsidRDefault="00E52774" w:rsidP="00F77D03">
      <w:pPr>
        <w:pStyle w:val="Heading3"/>
        <w:spacing w:line="480" w:lineRule="auto"/>
        <w:rPr>
          <w:b/>
          <w:color w:val="auto"/>
        </w:rPr>
      </w:pPr>
      <w:r w:rsidRPr="00A177A1">
        <w:rPr>
          <w:b/>
          <w:color w:val="auto"/>
        </w:rPr>
        <w:t>Total effects</w:t>
      </w:r>
    </w:p>
    <w:p w14:paraId="41A89FEF" w14:textId="3EADF3B7" w:rsidR="0063658C" w:rsidRPr="00A177A1" w:rsidRDefault="00C50CFB" w:rsidP="00F77D03">
      <w:pPr>
        <w:tabs>
          <w:tab w:val="left" w:pos="1956"/>
        </w:tabs>
        <w:spacing w:line="480" w:lineRule="auto"/>
        <w:rPr>
          <w:lang w:val="en-US"/>
        </w:rPr>
      </w:pPr>
      <w:r w:rsidRPr="00A177A1">
        <w:t xml:space="preserve">The variants selected as instruments for BMI and WHR explain 5.7% and 3.6% of their variance respectively. </w:t>
      </w:r>
      <w:r w:rsidR="00863CB1" w:rsidRPr="00A177A1">
        <w:t>C</w:t>
      </w:r>
      <w:r w:rsidR="00E95200" w:rsidRPr="00A177A1">
        <w:t>onsidering total effects, there was consistent evidence across the IVW, contamination-mixture</w:t>
      </w:r>
      <w:r w:rsidR="00C042DA" w:rsidRPr="00A177A1">
        <w:t>,</w:t>
      </w:r>
      <w:r w:rsidR="00E95200" w:rsidRPr="00A177A1">
        <w:t xml:space="preserve"> weighted median </w:t>
      </w:r>
      <w:r w:rsidR="00C042DA" w:rsidRPr="00A177A1">
        <w:t xml:space="preserve">and MR-Egger </w:t>
      </w:r>
      <w:r w:rsidR="00E95200" w:rsidRPr="00A177A1">
        <w:t xml:space="preserve">methods that </w:t>
      </w:r>
      <w:r w:rsidR="00D1730E" w:rsidRPr="00A177A1">
        <w:t xml:space="preserve">both </w:t>
      </w:r>
      <w:r w:rsidR="00092ABA" w:rsidRPr="00A177A1">
        <w:t xml:space="preserve">higher genetically predicted </w:t>
      </w:r>
      <w:r w:rsidR="00E95200" w:rsidRPr="00A177A1">
        <w:t xml:space="preserve">BMI and </w:t>
      </w:r>
      <w:r w:rsidR="006A251B" w:rsidRPr="00A177A1">
        <w:t xml:space="preserve">higher </w:t>
      </w:r>
      <w:r w:rsidR="00D1730E" w:rsidRPr="00A177A1">
        <w:t xml:space="preserve">genetically predicted </w:t>
      </w:r>
      <w:r w:rsidR="00E95200" w:rsidRPr="00A177A1">
        <w:t xml:space="preserve">WHR </w:t>
      </w:r>
      <w:r w:rsidR="00081B58" w:rsidRPr="00A177A1">
        <w:t>increased</w:t>
      </w:r>
      <w:r w:rsidR="00E95200" w:rsidRPr="00A177A1">
        <w:t xml:space="preserve"> CAD, PAD and stroke</w:t>
      </w:r>
      <w:r w:rsidR="00092ABA" w:rsidRPr="00A177A1">
        <w:t xml:space="preserve"> risk</w:t>
      </w:r>
      <w:r w:rsidR="00E95200" w:rsidRPr="00A177A1">
        <w:t xml:space="preserve"> (</w:t>
      </w:r>
      <w:r w:rsidR="00DB13A2" w:rsidRPr="00A177A1">
        <w:t xml:space="preserve">Supplementary </w:t>
      </w:r>
      <w:r w:rsidR="00E95200" w:rsidRPr="00A177A1">
        <w:t>Figure 1).</w:t>
      </w:r>
      <w:r w:rsidR="00C042DA" w:rsidRPr="00A177A1">
        <w:t xml:space="preserve"> The confidence intervals of the MR-Egger estimates were wider than for the other methods, consistent with its lower statistical power</w:t>
      </w:r>
      <w:r w:rsidR="00F93653" w:rsidRPr="00A177A1">
        <w:fldChar w:fldCharType="begin"/>
      </w:r>
      <w:r w:rsidR="00F93653" w:rsidRPr="00A177A1">
        <w:instrText xml:space="preserve"> ADDIN EN.CITE &lt;EndNote&gt;&lt;Cite&gt;&lt;Author&gt;Slob&lt;/Author&gt;&lt;Year&gt;2020&lt;/Year&gt;&lt;RecNum&gt;1016&lt;/RecNum&gt;&lt;DisplayText&gt;(42)&lt;/DisplayText&gt;&lt;record&gt;&lt;rec-number&gt;1016&lt;/rec-number&gt;&lt;foreign-keys&gt;&lt;key app="EN" db-id="pw5dpzf5dsxf0levvxw5x09av22ads5fd0v9" timestamp="1591175609"&gt;1016&lt;/key&gt;&lt;/foreign-keys&gt;&lt;ref-type name="Journal Article"&gt;17&lt;/ref-type&gt;&lt;contributors&gt;&lt;authors&gt;&lt;author&gt;Slob, E. A. W.&lt;/author&gt;&lt;author&gt;Burgess, S.&lt;/author&gt;&lt;/authors&gt;&lt;/contributors&gt;&lt;auth-address&gt;Erasmus School of Economics, Erasmus University Rotterdam, Rotterdam, The Netherlands.&amp;#xD;Erasmus University Rotterdam Institute for Behavior and Biology, Rotterdam, The Netherlands.&amp;#xD;Department of Public Health and Primary Care, University of Cambridge, Cambridge, UK.&amp;#xD;MRC Biostatistics Unit, University of Cambridge, Cambridge, UK.&lt;/auth-address&gt;&lt;titles&gt;&lt;title&gt;A comparison of robust Mendelian randomization methods using summary data&lt;/title&gt;&lt;secondary-title&gt;Genet Epidemiol&lt;/secondary-title&gt;&lt;/titles&gt;&lt;periodical&gt;&lt;full-title&gt;Genet Epidemiol&lt;/full-title&gt;&lt;abbr-1&gt;Genet Epidemiol&lt;/abbr-1&gt;&lt;/periodical&gt;&lt;pages&gt;313-329&lt;/pages&gt;&lt;volume&gt;44&lt;/volume&gt;&lt;number&gt;4&lt;/number&gt;&lt;keywords&gt;&lt;keyword&gt;Mendelian randomization&lt;/keyword&gt;&lt;keyword&gt;causal inference&lt;/keyword&gt;&lt;keyword&gt;pleiotropy&lt;/keyword&gt;&lt;keyword&gt;robust estimation&lt;/keyword&gt;&lt;keyword&gt;summary statistics&lt;/keyword&gt;&lt;/keywords&gt;&lt;dates&gt;&lt;year&gt;2020&lt;/year&gt;&lt;pub-dates&gt;&lt;date&gt;Jun&lt;/date&gt;&lt;/pub-dates&gt;&lt;/dates&gt;&lt;isbn&gt;1098-2272 (Electronic)&amp;#xD;0741-0395 (Linking)&lt;/isbn&gt;&lt;accession-num&gt;32249995&lt;/accession-num&gt;&lt;urls&gt;&lt;related-urls&gt;&lt;url&gt;https://www.ncbi.nlm.nih.gov/pubmed/32249995&lt;/url&gt;&lt;/related-urls&gt;&lt;/urls&gt;&lt;electronic-resource-num&gt;10.1002/gepi.22295&lt;/electronic-resource-num&gt;&lt;/record&gt;&lt;/Cite&gt;&lt;/EndNote&gt;</w:instrText>
      </w:r>
      <w:r w:rsidR="00F93653" w:rsidRPr="00A177A1">
        <w:fldChar w:fldCharType="separate"/>
      </w:r>
      <w:r w:rsidR="00F93653" w:rsidRPr="00A177A1">
        <w:rPr>
          <w:noProof/>
        </w:rPr>
        <w:t>(42)</w:t>
      </w:r>
      <w:r w:rsidR="00F93653" w:rsidRPr="00A177A1">
        <w:fldChar w:fldCharType="end"/>
      </w:r>
      <w:r w:rsidR="00C042DA" w:rsidRPr="00A177A1">
        <w:t>.</w:t>
      </w:r>
      <w:r w:rsidR="007D4840" w:rsidRPr="00A177A1">
        <w:t xml:space="preserve"> The MR-Egger intercept did not provide evidence to suggest directional pleiotropy in any analysis (P&gt;0.05 in all analyses).</w:t>
      </w:r>
      <w:r w:rsidR="00E95200" w:rsidRPr="00A177A1">
        <w:t xml:space="preserve"> </w:t>
      </w:r>
      <w:r w:rsidR="000C6801" w:rsidRPr="00A177A1">
        <w:t>In</w:t>
      </w:r>
      <w:r w:rsidR="00091838" w:rsidRPr="00A177A1">
        <w:t xml:space="preserve"> the main IVW MR analysis, the odds ratio per 1-standard deviation (SD) increase in genetically predicted BMI</w:t>
      </w:r>
      <w:r w:rsidR="00E84EA5" w:rsidRPr="00A177A1">
        <w:t xml:space="preserve"> (4.81kg/m</w:t>
      </w:r>
      <w:r w:rsidR="00E84EA5" w:rsidRPr="00A177A1">
        <w:rPr>
          <w:vertAlign w:val="superscript"/>
        </w:rPr>
        <w:t>2</w:t>
      </w:r>
      <w:r w:rsidR="00E84EA5" w:rsidRPr="00A177A1">
        <w:t>)</w:t>
      </w:r>
      <w:r w:rsidR="00091838" w:rsidRPr="00A177A1">
        <w:t xml:space="preserve"> for CAD risk was 1.49 (95% confidence interval [CI] 1.39</w:t>
      </w:r>
      <w:r w:rsidR="00DB13A2" w:rsidRPr="00A177A1">
        <w:t xml:space="preserve"> to </w:t>
      </w:r>
      <w:r w:rsidR="00091838" w:rsidRPr="00A177A1">
        <w:t xml:space="preserve">1.60), for PAD risk was 1.70 (95% </w:t>
      </w:r>
      <w:r w:rsidR="006A251B" w:rsidRPr="00A177A1">
        <w:t>CI 1.58</w:t>
      </w:r>
      <w:r w:rsidR="00DB13A2" w:rsidRPr="00A177A1">
        <w:t xml:space="preserve"> to </w:t>
      </w:r>
      <w:r w:rsidR="00091838" w:rsidRPr="00A177A1">
        <w:t>1.82), and for stroke risk was 1.22 (95% CI 1.15</w:t>
      </w:r>
      <w:r w:rsidR="00DB13A2" w:rsidRPr="00A177A1">
        <w:t xml:space="preserve"> to </w:t>
      </w:r>
      <w:r w:rsidR="00091838" w:rsidRPr="00A177A1">
        <w:t>1.29). For</w:t>
      </w:r>
      <w:r w:rsidR="00664B1E" w:rsidRPr="00A177A1">
        <w:t xml:space="preserve"> a</w:t>
      </w:r>
      <w:r w:rsidR="00091838" w:rsidRPr="00A177A1">
        <w:t xml:space="preserve"> 1-SD increase in genetically predicted</w:t>
      </w:r>
      <w:r w:rsidR="006A251B" w:rsidRPr="00A177A1">
        <w:t xml:space="preserve"> WHR</w:t>
      </w:r>
      <w:r w:rsidR="00E84EA5" w:rsidRPr="00A177A1">
        <w:t xml:space="preserve"> (0.09)</w:t>
      </w:r>
      <w:r w:rsidR="006A251B" w:rsidRPr="00A177A1">
        <w:t>, this was 1.54 (95% CI 1.38</w:t>
      </w:r>
      <w:r w:rsidR="00DB13A2" w:rsidRPr="00A177A1">
        <w:t xml:space="preserve"> to </w:t>
      </w:r>
      <w:r w:rsidR="00091838" w:rsidRPr="00A177A1">
        <w:t>1.71) for CAD risk, 1.5</w:t>
      </w:r>
      <w:r w:rsidR="006A251B" w:rsidRPr="00A177A1">
        <w:t>5</w:t>
      </w:r>
      <w:r w:rsidR="00091838" w:rsidRPr="00A177A1">
        <w:t xml:space="preserve"> (95% CI 1.</w:t>
      </w:r>
      <w:r w:rsidR="006A251B" w:rsidRPr="00A177A1">
        <w:t>40</w:t>
      </w:r>
      <w:r w:rsidR="00DB13A2" w:rsidRPr="00A177A1">
        <w:t xml:space="preserve"> to </w:t>
      </w:r>
      <w:r w:rsidR="006A251B" w:rsidRPr="00A177A1">
        <w:t>1.71</w:t>
      </w:r>
      <w:r w:rsidR="00091838" w:rsidRPr="00A177A1">
        <w:t>) for PAD risk, and 1.30 (</w:t>
      </w:r>
      <w:r w:rsidR="00973FF9" w:rsidRPr="00A177A1">
        <w:t xml:space="preserve">95% CI </w:t>
      </w:r>
      <w:r w:rsidR="00091838" w:rsidRPr="00A177A1">
        <w:t>1.21</w:t>
      </w:r>
      <w:r w:rsidR="00DB13A2" w:rsidRPr="00A177A1">
        <w:t xml:space="preserve"> to </w:t>
      </w:r>
      <w:r w:rsidR="00091838" w:rsidRPr="00A177A1">
        <w:t>1.40) for stroke risk.</w:t>
      </w:r>
    </w:p>
    <w:p w14:paraId="5B02558A" w14:textId="43C2F44A" w:rsidR="00594DEF" w:rsidRPr="00A177A1" w:rsidRDefault="00594DEF" w:rsidP="00F77D03">
      <w:pPr>
        <w:pStyle w:val="Heading3"/>
        <w:spacing w:line="480" w:lineRule="auto"/>
        <w:rPr>
          <w:b/>
          <w:color w:val="auto"/>
        </w:rPr>
      </w:pPr>
      <w:r w:rsidRPr="00A177A1">
        <w:rPr>
          <w:b/>
          <w:color w:val="auto"/>
        </w:rPr>
        <w:t>Mediation</w:t>
      </w:r>
      <w:r w:rsidR="000D0FA6" w:rsidRPr="00A177A1">
        <w:rPr>
          <w:b/>
          <w:color w:val="auto"/>
        </w:rPr>
        <w:t xml:space="preserve"> analysis</w:t>
      </w:r>
    </w:p>
    <w:p w14:paraId="50356FD7" w14:textId="4AEDA6AB" w:rsidR="0063658C" w:rsidRPr="00A177A1" w:rsidRDefault="00C04EFB" w:rsidP="00F77D03">
      <w:pPr>
        <w:tabs>
          <w:tab w:val="left" w:pos="1956"/>
        </w:tabs>
        <w:spacing w:line="480" w:lineRule="auto"/>
      </w:pPr>
      <w:r w:rsidRPr="00A177A1">
        <w:t xml:space="preserve">There was attenuation in the </w:t>
      </w:r>
      <w:r w:rsidR="00D92798" w:rsidRPr="00A177A1">
        <w:t>associations</w:t>
      </w:r>
      <w:r w:rsidRPr="00A177A1">
        <w:t xml:space="preserve"> of genetically predicted BMI and </w:t>
      </w:r>
      <w:r w:rsidR="00E83AFE" w:rsidRPr="00A177A1">
        <w:t xml:space="preserve">genetically predicted </w:t>
      </w:r>
      <w:r w:rsidRPr="00A177A1">
        <w:t xml:space="preserve">WHR </w:t>
      </w:r>
      <w:r w:rsidR="00D92798" w:rsidRPr="00A177A1">
        <w:t>with</w:t>
      </w:r>
      <w:r w:rsidRPr="00A177A1">
        <w:t xml:space="preserve"> the three CVD outcomes after adjusting for genetically predicted SBP, diabetes, lipid traits (LDL-C, HDL-C and triglycerides</w:t>
      </w:r>
      <w:r w:rsidR="00E83AFE" w:rsidRPr="00A177A1">
        <w:t xml:space="preserve"> together</w:t>
      </w:r>
      <w:r w:rsidRPr="00A177A1">
        <w:t xml:space="preserve">) and smoking, either separately or in the same joint model (Figure </w:t>
      </w:r>
      <w:r w:rsidR="00DB13A2" w:rsidRPr="00A177A1">
        <w:t>1</w:t>
      </w:r>
      <w:r w:rsidRPr="00A177A1">
        <w:t xml:space="preserve">). </w:t>
      </w:r>
      <w:r w:rsidR="00C70B26" w:rsidRPr="00A177A1">
        <w:t>The 49% (95% CI 39%</w:t>
      </w:r>
      <w:r w:rsidR="00DB13A2" w:rsidRPr="00A177A1">
        <w:t xml:space="preserve"> to </w:t>
      </w:r>
      <w:r w:rsidR="00C70B26" w:rsidRPr="00A177A1">
        <w:t>60%) increased risk of CAD conferred per 1-SD increase in genetically predicted BMI attenuated to 34% (95% CI 24%</w:t>
      </w:r>
      <w:r w:rsidR="00DB13A2" w:rsidRPr="00A177A1">
        <w:t xml:space="preserve"> to </w:t>
      </w:r>
      <w:r w:rsidR="00C70B26" w:rsidRPr="00A177A1">
        <w:t xml:space="preserve">45%) after adjusting for genetically </w:t>
      </w:r>
      <w:r w:rsidR="00C70B26" w:rsidRPr="00A177A1">
        <w:lastRenderedPageBreak/>
        <w:t>predicted SBP, to 27% (95% CI 17%</w:t>
      </w:r>
      <w:r w:rsidR="00DB13A2" w:rsidRPr="00A177A1">
        <w:t xml:space="preserve"> to </w:t>
      </w:r>
      <w:r w:rsidR="00C70B26" w:rsidRPr="00A177A1">
        <w:t>37%) after adjusting for genetically predicted diabetes, to 47% (95% CI 36%</w:t>
      </w:r>
      <w:r w:rsidR="00A130B2" w:rsidRPr="00A177A1">
        <w:t xml:space="preserve"> to </w:t>
      </w:r>
      <w:r w:rsidR="00C70B26" w:rsidRPr="00A177A1">
        <w:t>59%) after adjusting for genetically predicted lipids, and to 46% (95% CI 34%</w:t>
      </w:r>
      <w:r w:rsidR="00A130B2" w:rsidRPr="00A177A1">
        <w:t xml:space="preserve"> to </w:t>
      </w:r>
      <w:r w:rsidR="00C70B26" w:rsidRPr="00A177A1">
        <w:t xml:space="preserve">58%) after adjusting for genetically predicted smoking. Adjusting for all the mediators together in the same model, the </w:t>
      </w:r>
      <w:r w:rsidR="00CC3585" w:rsidRPr="00A177A1">
        <w:t>association attenuated</w:t>
      </w:r>
      <w:r w:rsidR="00C70B26" w:rsidRPr="00A177A1">
        <w:t xml:space="preserve"> to 14% (95% CI 4% to 26%</w:t>
      </w:r>
      <w:r w:rsidR="00A130B2" w:rsidRPr="00A177A1">
        <w:t>)</w:t>
      </w:r>
      <w:r w:rsidR="00C70B26" w:rsidRPr="00A177A1">
        <w:t xml:space="preserve">. </w:t>
      </w:r>
    </w:p>
    <w:p w14:paraId="7791CBCD" w14:textId="259E43D1" w:rsidR="00B916EF" w:rsidRPr="00A177A1" w:rsidRDefault="00B916EF" w:rsidP="00F77D03">
      <w:pPr>
        <w:tabs>
          <w:tab w:val="left" w:pos="1956"/>
        </w:tabs>
        <w:spacing w:line="480" w:lineRule="auto"/>
      </w:pPr>
      <w:r w:rsidRPr="00A177A1">
        <w:t xml:space="preserve">The percentage attenuation in the total effects of genetically predicted BMI and WHR respectively on the three CVD outcomes </w:t>
      </w:r>
      <w:r w:rsidR="00594DEF" w:rsidRPr="00A177A1">
        <w:t>after adjusting for the</w:t>
      </w:r>
      <w:r w:rsidRPr="00A177A1">
        <w:t xml:space="preserve"> mediat</w:t>
      </w:r>
      <w:r w:rsidR="00594DEF" w:rsidRPr="00A177A1">
        <w:t>ors</w:t>
      </w:r>
      <w:r w:rsidRPr="00A177A1">
        <w:t xml:space="preserve"> is depicted in Figure</w:t>
      </w:r>
      <w:r w:rsidR="00CF41DC" w:rsidRPr="00A177A1">
        <w:t xml:space="preserve"> </w:t>
      </w:r>
      <w:r w:rsidR="00A130B2" w:rsidRPr="00A177A1">
        <w:t>2</w:t>
      </w:r>
      <w:r w:rsidR="00CF41DC" w:rsidRPr="00A177A1">
        <w:t xml:space="preserve">. </w:t>
      </w:r>
      <w:r w:rsidR="00FC3131" w:rsidRPr="00A177A1">
        <w:t>For the effect of genetically predicted BMI on CAD risk, 27% (95% CI 3%</w:t>
      </w:r>
      <w:r w:rsidR="00A130B2" w:rsidRPr="00A177A1">
        <w:t xml:space="preserve"> to </w:t>
      </w:r>
      <w:r w:rsidR="00FC3131" w:rsidRPr="00A177A1">
        <w:t>50%) was mediated by genetically predicted SBP, 41% (95% 18%</w:t>
      </w:r>
      <w:r w:rsidR="00A130B2" w:rsidRPr="00A177A1">
        <w:t xml:space="preserve"> to </w:t>
      </w:r>
      <w:r w:rsidR="00FC3131" w:rsidRPr="00A177A1">
        <w:t>63%) was mediated by genetically predicted diabetes, 3% (-23%</w:t>
      </w:r>
      <w:r w:rsidR="00A130B2" w:rsidRPr="00A177A1">
        <w:t xml:space="preserve"> to </w:t>
      </w:r>
      <w:r w:rsidR="00FC3131" w:rsidRPr="00A177A1">
        <w:t>29%) was mediated by  genetically predicted lipids, and 6% (95% CI -20%</w:t>
      </w:r>
      <w:r w:rsidR="00A130B2" w:rsidRPr="00A177A1">
        <w:t xml:space="preserve"> to </w:t>
      </w:r>
      <w:r w:rsidR="00FC3131" w:rsidRPr="00A177A1">
        <w:t>32%) was mediated by genetically predicted smoking. All the mediators together accounted for 66% (95% CI 42%</w:t>
      </w:r>
      <w:r w:rsidR="00A130B2" w:rsidRPr="00A177A1">
        <w:t xml:space="preserve"> to </w:t>
      </w:r>
      <w:r w:rsidR="00FC3131" w:rsidRPr="00A177A1">
        <w:t xml:space="preserve">91%) of the </w:t>
      </w:r>
      <w:r w:rsidR="006F17B8" w:rsidRPr="00A177A1">
        <w:t xml:space="preserve">total </w:t>
      </w:r>
      <w:r w:rsidR="00FC3131" w:rsidRPr="00A177A1">
        <w:t>effect of genetically predicted BMI on CAD risk.</w:t>
      </w:r>
      <w:r w:rsidR="006F17B8" w:rsidRPr="00A177A1">
        <w:t xml:space="preserve"> </w:t>
      </w:r>
    </w:p>
    <w:p w14:paraId="797D8A03" w14:textId="12C6F2F9" w:rsidR="00F207FD" w:rsidRPr="00A177A1" w:rsidRDefault="00F207FD" w:rsidP="00F77D03">
      <w:pPr>
        <w:tabs>
          <w:tab w:val="left" w:pos="1956"/>
        </w:tabs>
        <w:spacing w:line="480" w:lineRule="auto"/>
      </w:pPr>
      <w:r w:rsidRPr="00A177A1">
        <w:t xml:space="preserve">A joint model including all considered mediators except genetically predicted diabetes was also </w:t>
      </w:r>
      <w:r w:rsidR="00CF41DC" w:rsidRPr="00A177A1">
        <w:t>constructed</w:t>
      </w:r>
      <w:r w:rsidRPr="00A177A1">
        <w:t xml:space="preserve"> (Supplementary Figur</w:t>
      </w:r>
      <w:r w:rsidR="00B916EF" w:rsidRPr="00A177A1">
        <w:t>e 2</w:t>
      </w:r>
      <w:r w:rsidRPr="00A177A1">
        <w:t xml:space="preserve">). Adjusting together for all the mediators except genetically predicted diabetes, the </w:t>
      </w:r>
      <w:r w:rsidR="00A130B2" w:rsidRPr="00A177A1">
        <w:t>association</w:t>
      </w:r>
      <w:r w:rsidRPr="00A177A1">
        <w:t xml:space="preserve"> of genetically predicted BMI </w:t>
      </w:r>
      <w:r w:rsidR="00A130B2" w:rsidRPr="00A177A1">
        <w:t>with</w:t>
      </w:r>
      <w:r w:rsidRPr="00A177A1">
        <w:t xml:space="preserve"> CAD risk attenuated</w:t>
      </w:r>
      <w:r w:rsidR="00594DEF" w:rsidRPr="00A177A1">
        <w:t xml:space="preserve"> from </w:t>
      </w:r>
      <w:r w:rsidR="00A130B2" w:rsidRPr="00A177A1">
        <w:t>odds ratio 1.</w:t>
      </w:r>
      <w:r w:rsidR="00594DEF" w:rsidRPr="00A177A1">
        <w:t xml:space="preserve">49 (95% CI </w:t>
      </w:r>
      <w:r w:rsidR="00A130B2" w:rsidRPr="00A177A1">
        <w:t>1.</w:t>
      </w:r>
      <w:r w:rsidR="00594DEF" w:rsidRPr="00A177A1">
        <w:t>39</w:t>
      </w:r>
      <w:r w:rsidR="00A130B2" w:rsidRPr="00A177A1">
        <w:t xml:space="preserve"> to 1.</w:t>
      </w:r>
      <w:r w:rsidR="00594DEF" w:rsidRPr="00A177A1">
        <w:t>60)</w:t>
      </w:r>
      <w:r w:rsidRPr="00A177A1">
        <w:t xml:space="preserve"> to </w:t>
      </w:r>
      <w:r w:rsidR="00A130B2" w:rsidRPr="00A177A1">
        <w:t>1.</w:t>
      </w:r>
      <w:r w:rsidRPr="00A177A1">
        <w:t xml:space="preserve">27 (95% CI </w:t>
      </w:r>
      <w:r w:rsidR="00A130B2" w:rsidRPr="00A177A1">
        <w:t>1.</w:t>
      </w:r>
      <w:r w:rsidRPr="00A177A1">
        <w:t xml:space="preserve">16 to </w:t>
      </w:r>
      <w:r w:rsidR="00A130B2" w:rsidRPr="00A177A1">
        <w:t>1.</w:t>
      </w:r>
      <w:r w:rsidRPr="00A177A1">
        <w:t xml:space="preserve">40). </w:t>
      </w:r>
    </w:p>
    <w:p w14:paraId="55DE522D" w14:textId="747F4CFC" w:rsidR="0063658C" w:rsidRPr="00A177A1" w:rsidRDefault="00047E73" w:rsidP="00F77D03">
      <w:pPr>
        <w:tabs>
          <w:tab w:val="left" w:pos="1956"/>
        </w:tabs>
        <w:spacing w:line="480" w:lineRule="auto"/>
        <w:rPr>
          <w:lang w:val="en-US"/>
        </w:rPr>
      </w:pPr>
      <w:r w:rsidRPr="00A177A1">
        <w:t xml:space="preserve">There was </w:t>
      </w:r>
      <w:r w:rsidR="001A5CFA" w:rsidRPr="00A177A1">
        <w:t>little</w:t>
      </w:r>
      <w:r w:rsidRPr="00A177A1">
        <w:t xml:space="preserve"> </w:t>
      </w:r>
      <w:r w:rsidR="001576A2" w:rsidRPr="00A177A1">
        <w:t xml:space="preserve">change in the association of </w:t>
      </w:r>
      <w:r w:rsidRPr="00A177A1">
        <w:t xml:space="preserve">either genetically predicted BMI or genetically predicted WHR </w:t>
      </w:r>
      <w:r w:rsidR="001576A2" w:rsidRPr="00A177A1">
        <w:t>with</w:t>
      </w:r>
      <w:r w:rsidRPr="00A177A1">
        <w:t xml:space="preserve"> </w:t>
      </w:r>
      <w:r w:rsidR="00002967" w:rsidRPr="00A177A1">
        <w:t xml:space="preserve">risk of </w:t>
      </w:r>
      <w:r w:rsidRPr="00A177A1">
        <w:t>the three CVD outcomes after adjusting for genetically predicted fasting glucose in non-diabetic</w:t>
      </w:r>
      <w:r w:rsidR="001A5CFA" w:rsidRPr="00A177A1">
        <w:t xml:space="preserve"> individuals</w:t>
      </w:r>
      <w:r w:rsidR="00002967" w:rsidRPr="00A177A1">
        <w:t xml:space="preserve"> (Figure 3)</w:t>
      </w:r>
      <w:r w:rsidR="009F69C7" w:rsidRPr="00A177A1">
        <w:t>.</w:t>
      </w:r>
    </w:p>
    <w:p w14:paraId="7B700BBB" w14:textId="58D425DD" w:rsidR="00594DEF" w:rsidRPr="00A177A1" w:rsidRDefault="00594DEF" w:rsidP="00F77D03">
      <w:pPr>
        <w:pStyle w:val="Heading3"/>
        <w:spacing w:line="480" w:lineRule="auto"/>
        <w:rPr>
          <w:b/>
          <w:color w:val="auto"/>
        </w:rPr>
      </w:pPr>
      <w:r w:rsidRPr="00A177A1">
        <w:rPr>
          <w:b/>
          <w:color w:val="auto"/>
        </w:rPr>
        <w:t xml:space="preserve">Independent effects of genetically predicted BMI and WHR </w:t>
      </w:r>
    </w:p>
    <w:p w14:paraId="3CF1B8D8" w14:textId="2678E4BD" w:rsidR="0063658C" w:rsidRPr="00A177A1" w:rsidRDefault="00A96D4C" w:rsidP="00F77D03">
      <w:pPr>
        <w:tabs>
          <w:tab w:val="left" w:pos="1956"/>
        </w:tabs>
        <w:spacing w:line="480" w:lineRule="auto"/>
      </w:pPr>
      <w:r w:rsidRPr="00A177A1">
        <w:t xml:space="preserve">Both genetically predicted BMI and genetically predicted WHR had direct effects on CAD, PAD and stroke after mutual adjustment </w:t>
      </w:r>
      <w:r w:rsidR="00087785" w:rsidRPr="00A177A1">
        <w:t>(Figure 4)</w:t>
      </w:r>
      <w:r w:rsidRPr="00A177A1">
        <w:t xml:space="preserve">. </w:t>
      </w:r>
      <w:r w:rsidR="00C94364" w:rsidRPr="00A177A1">
        <w:t>The increased CAD risk attributed to</w:t>
      </w:r>
      <w:r w:rsidR="001576A2" w:rsidRPr="00A177A1">
        <w:t xml:space="preserve"> </w:t>
      </w:r>
      <w:r w:rsidR="00B3163E" w:rsidRPr="00A177A1">
        <w:t xml:space="preserve">a 1-SD higher </w:t>
      </w:r>
      <w:r w:rsidR="001576A2" w:rsidRPr="00A177A1">
        <w:t>genetically predicted BMI attenuated from 49% (95% CI 39%</w:t>
      </w:r>
      <w:r w:rsidR="00524CF7" w:rsidRPr="00A177A1">
        <w:t xml:space="preserve"> to </w:t>
      </w:r>
      <w:r w:rsidR="001576A2" w:rsidRPr="00A177A1">
        <w:t>60%)</w:t>
      </w:r>
      <w:r w:rsidR="00B3163E" w:rsidRPr="00A177A1">
        <w:t xml:space="preserve"> to 32% (95% CI 20%</w:t>
      </w:r>
      <w:r w:rsidR="00524CF7" w:rsidRPr="00A177A1">
        <w:t xml:space="preserve"> to </w:t>
      </w:r>
      <w:r w:rsidR="00B3163E" w:rsidRPr="00A177A1">
        <w:t>45%) after adjusting for</w:t>
      </w:r>
      <w:r w:rsidR="00C94364" w:rsidRPr="00A177A1">
        <w:t xml:space="preserve"> genetically predicted WHR, and the</w:t>
      </w:r>
      <w:r w:rsidR="00B3163E" w:rsidRPr="00A177A1">
        <w:t xml:space="preserve"> </w:t>
      </w:r>
      <w:r w:rsidR="00C94364" w:rsidRPr="00A177A1">
        <w:t xml:space="preserve">increased CAD risk attributed to </w:t>
      </w:r>
      <w:r w:rsidR="00B3163E" w:rsidRPr="00A177A1">
        <w:t>a 1-SD higher genetically predicted WHR attenuat</w:t>
      </w:r>
      <w:r w:rsidR="00C94364" w:rsidRPr="00A177A1">
        <w:t>ed</w:t>
      </w:r>
      <w:r w:rsidR="00B3163E" w:rsidRPr="00A177A1">
        <w:t xml:space="preserve"> from 54% (95% CI 38%</w:t>
      </w:r>
      <w:r w:rsidR="00524CF7" w:rsidRPr="00A177A1">
        <w:t xml:space="preserve"> to </w:t>
      </w:r>
      <w:r w:rsidR="00B3163E" w:rsidRPr="00A177A1">
        <w:t>71%) to 33% (95% CI 18%</w:t>
      </w:r>
      <w:r w:rsidR="00524CF7" w:rsidRPr="00A177A1">
        <w:t xml:space="preserve"> to </w:t>
      </w:r>
      <w:r w:rsidR="00B3163E" w:rsidRPr="00A177A1">
        <w:t>50%) after adjustin</w:t>
      </w:r>
      <w:r w:rsidR="009F69C7" w:rsidRPr="00A177A1">
        <w:t>g for genetically predicted BMI.</w:t>
      </w:r>
    </w:p>
    <w:p w14:paraId="5DBE0519" w14:textId="77777777" w:rsidR="009F69C7" w:rsidRPr="00A177A1" w:rsidRDefault="009F69C7" w:rsidP="00F77D03">
      <w:pPr>
        <w:tabs>
          <w:tab w:val="left" w:pos="1956"/>
        </w:tabs>
        <w:spacing w:line="480" w:lineRule="auto"/>
        <w:rPr>
          <w:lang w:val="en-US"/>
        </w:rPr>
      </w:pPr>
    </w:p>
    <w:p w14:paraId="57E5CEF0" w14:textId="77777777" w:rsidR="004A40EB" w:rsidRPr="00A177A1" w:rsidRDefault="004A40EB" w:rsidP="00F77D03">
      <w:pPr>
        <w:pStyle w:val="Heading2"/>
        <w:spacing w:line="480" w:lineRule="auto"/>
        <w:rPr>
          <w:b/>
          <w:color w:val="auto"/>
        </w:rPr>
      </w:pPr>
      <w:r w:rsidRPr="00A177A1">
        <w:rPr>
          <w:b/>
          <w:color w:val="auto"/>
        </w:rPr>
        <w:t>Discussion</w:t>
      </w:r>
    </w:p>
    <w:p w14:paraId="5DB718FC" w14:textId="101E56E0" w:rsidR="00181115" w:rsidRPr="00A177A1" w:rsidRDefault="00D1730E" w:rsidP="00F77D03">
      <w:pPr>
        <w:spacing w:line="480" w:lineRule="auto"/>
      </w:pPr>
      <w:r w:rsidRPr="00A177A1">
        <w:t xml:space="preserve">This </w:t>
      </w:r>
      <w:r w:rsidR="008F71F9" w:rsidRPr="00A177A1">
        <w:t>study</w:t>
      </w:r>
      <w:r w:rsidRPr="00A177A1">
        <w:t xml:space="preserve"> </w:t>
      </w:r>
      <w:r w:rsidR="00FA1FED" w:rsidRPr="00A177A1">
        <w:t xml:space="preserve">uses </w:t>
      </w:r>
      <w:r w:rsidR="008F71F9" w:rsidRPr="00A177A1">
        <w:t>large-scale</w:t>
      </w:r>
      <w:r w:rsidRPr="00A177A1">
        <w:t xml:space="preserve"> genetic association data </w:t>
      </w:r>
      <w:r w:rsidR="00FA1FED" w:rsidRPr="00A177A1">
        <w:t>within the MR paradigm</w:t>
      </w:r>
      <w:r w:rsidRPr="00A177A1">
        <w:t xml:space="preserve"> to</w:t>
      </w:r>
      <w:r w:rsidR="00FA1FED" w:rsidRPr="00A177A1">
        <w:t xml:space="preserve"> investigate the role of SBP, diabetes, lipid traits and smoking in mediating the effect of </w:t>
      </w:r>
      <w:r w:rsidRPr="00A177A1">
        <w:t>BMI and WHR on CAD, PAD and stroke</w:t>
      </w:r>
      <w:r w:rsidR="00FA1FED" w:rsidRPr="00A177A1">
        <w:t xml:space="preserve"> risk. </w:t>
      </w:r>
      <w:r w:rsidRPr="00A177A1">
        <w:t>The results support</w:t>
      </w:r>
      <w:r w:rsidR="001A5CFA" w:rsidRPr="00A177A1">
        <w:t xml:space="preserve"> </w:t>
      </w:r>
      <w:r w:rsidRPr="00A177A1">
        <w:t>that the majority of the effect</w:t>
      </w:r>
      <w:r w:rsidR="0093087A" w:rsidRPr="00A177A1">
        <w:t>s</w:t>
      </w:r>
      <w:r w:rsidRPr="00A177A1">
        <w:t xml:space="preserve"> of obesity </w:t>
      </w:r>
      <w:r w:rsidR="0046388A" w:rsidRPr="00A177A1">
        <w:t xml:space="preserve">on CVD </w:t>
      </w:r>
      <w:r w:rsidRPr="00A177A1">
        <w:t>are mediated through the</w:t>
      </w:r>
      <w:r w:rsidR="00FA1FED" w:rsidRPr="00A177A1">
        <w:t xml:space="preserve">se </w:t>
      </w:r>
      <w:r w:rsidRPr="00A177A1">
        <w:t>risk factors</w:t>
      </w:r>
      <w:r w:rsidR="00115251" w:rsidRPr="00A177A1">
        <w:t>, with diabetes and blood pre</w:t>
      </w:r>
      <w:r w:rsidR="00EA3066" w:rsidRPr="00A177A1">
        <w:t>ssure being the most notable and</w:t>
      </w:r>
      <w:r w:rsidR="00115251" w:rsidRPr="00A177A1">
        <w:t xml:space="preserve"> accounting for </w:t>
      </w:r>
      <w:r w:rsidR="00EA3066" w:rsidRPr="00A177A1">
        <w:t>approximately</w:t>
      </w:r>
      <w:r w:rsidR="00115251" w:rsidRPr="00A177A1">
        <w:t xml:space="preserve"> </w:t>
      </w:r>
      <w:r w:rsidR="00EA3066" w:rsidRPr="00A177A1">
        <w:t>one</w:t>
      </w:r>
      <w:r w:rsidR="00087785" w:rsidRPr="00A177A1">
        <w:t>-</w:t>
      </w:r>
      <w:r w:rsidR="00115251" w:rsidRPr="00A177A1">
        <w:t>third and</w:t>
      </w:r>
      <w:r w:rsidR="00EA3066" w:rsidRPr="00A177A1">
        <w:t xml:space="preserve"> one</w:t>
      </w:r>
      <w:r w:rsidR="00087785" w:rsidRPr="00A177A1">
        <w:t>-</w:t>
      </w:r>
      <w:r w:rsidR="00115251" w:rsidRPr="00A177A1">
        <w:t xml:space="preserve">quarter of the effect </w:t>
      </w:r>
      <w:r w:rsidR="00EA3066" w:rsidRPr="00A177A1">
        <w:t>respectively</w:t>
      </w:r>
      <w:r w:rsidRPr="00A177A1">
        <w:t xml:space="preserve">. </w:t>
      </w:r>
      <w:r w:rsidR="00622741" w:rsidRPr="00A177A1">
        <w:t xml:space="preserve">In contrast, </w:t>
      </w:r>
      <w:r w:rsidR="00FA1FED" w:rsidRPr="00A177A1">
        <w:t xml:space="preserve">the </w:t>
      </w:r>
      <w:r w:rsidR="00622741" w:rsidRPr="00A177A1">
        <w:t xml:space="preserve">analysis of genetically predicted fasting glucose in non-diabetic individuals did not provide any evidence to support its role in mediating the effect of </w:t>
      </w:r>
      <w:r w:rsidR="00FA1FED" w:rsidRPr="00A177A1">
        <w:t>obesity</w:t>
      </w:r>
      <w:r w:rsidR="00622741" w:rsidRPr="00A177A1">
        <w:t xml:space="preserve"> on CVD</w:t>
      </w:r>
      <w:r w:rsidR="008F71F9" w:rsidRPr="00A177A1">
        <w:t xml:space="preserve"> risk</w:t>
      </w:r>
      <w:r w:rsidR="00CD7941" w:rsidRPr="00A177A1">
        <w:t xml:space="preserve">. </w:t>
      </w:r>
      <w:r w:rsidR="007B0E75" w:rsidRPr="00A177A1">
        <w:t xml:space="preserve">Previous work has supported an effect of </w:t>
      </w:r>
      <w:r w:rsidR="000B3994" w:rsidRPr="00A177A1">
        <w:t xml:space="preserve">diabetes </w:t>
      </w:r>
      <w:r w:rsidR="007B0E75" w:rsidRPr="00A177A1">
        <w:t>liability</w:t>
      </w:r>
      <w:r w:rsidR="00E16F9D" w:rsidRPr="00A177A1">
        <w:t>,</w:t>
      </w:r>
      <w:r w:rsidR="007B0E75" w:rsidRPr="00A177A1">
        <w:t xml:space="preserve"> fasting glucose</w:t>
      </w:r>
      <w:r w:rsidR="00E16F9D" w:rsidRPr="00A177A1">
        <w:t xml:space="preserve"> and glycated haemoglobin</w:t>
      </w:r>
      <w:r w:rsidR="000B3994" w:rsidRPr="00A177A1">
        <w:t xml:space="preserve"> </w:t>
      </w:r>
      <w:r w:rsidR="007B0E75" w:rsidRPr="00A177A1">
        <w:t>on CVD risk</w:t>
      </w:r>
      <w:r w:rsidR="0072340F" w:rsidRPr="00A177A1">
        <w:fldChar w:fldCharType="begin">
          <w:fldData xml:space="preserve">PEVuZE5vdGU+PENpdGU+PEF1dGhvcj5BaG1hZDwvQXV0aG9yPjxZZWFyPjIwMTU8L1llYXI+PFJl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</w:fldData>
        </w:fldChar>
      </w:r>
      <w:r w:rsidR="00F93653" w:rsidRPr="00A177A1">
        <w:instrText xml:space="preserve"> ADDIN EN.CITE </w:instrText>
      </w:r>
      <w:r w:rsidR="00F93653" w:rsidRPr="00A177A1">
        <w:fldChar w:fldCharType="begin">
          <w:fldData xml:space="preserve">PEVuZE5vdGU+PENpdGU+PEF1dGhvcj5BaG1hZDwvQXV0aG9yPjxZZWFyPjIwMTU8L1llYXI+PFJl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</w:fldData>
        </w:fldChar>
      </w:r>
      <w:r w:rsidR="00F93653" w:rsidRPr="00A177A1">
        <w:instrText xml:space="preserve"> ADDIN EN.CITE.DATA </w:instrText>
      </w:r>
      <w:r w:rsidR="00F93653" w:rsidRPr="00A177A1">
        <w:fldChar w:fldCharType="end"/>
      </w:r>
      <w:r w:rsidR="0072340F" w:rsidRPr="00A177A1">
        <w:fldChar w:fldCharType="separate"/>
      </w:r>
      <w:r w:rsidR="00F93653" w:rsidRPr="00A177A1">
        <w:rPr>
          <w:noProof/>
        </w:rPr>
        <w:t>(43, 44)</w:t>
      </w:r>
      <w:r w:rsidR="0072340F" w:rsidRPr="00A177A1">
        <w:fldChar w:fldCharType="end"/>
      </w:r>
      <w:r w:rsidR="000B3994" w:rsidRPr="00A177A1">
        <w:t xml:space="preserve">. </w:t>
      </w:r>
      <w:r w:rsidR="00E16F9D" w:rsidRPr="00A177A1">
        <w:t>Taken together with our current findings, this suggests that obesity may be affecting CVD risk by increasing diabetes liability and non-fasting (postprandial) glucose levels</w:t>
      </w:r>
      <w:r w:rsidR="0072340F" w:rsidRPr="00A177A1">
        <w:t>.</w:t>
      </w:r>
      <w:r w:rsidR="001F1B9C" w:rsidRPr="00A177A1">
        <w:t xml:space="preserve"> Similarly, while lipid traits are known to affect CVD risk</w:t>
      </w:r>
      <w:r w:rsidR="00C4537B" w:rsidRPr="00A177A1">
        <w:fldChar w:fldCharType="begin"/>
      </w:r>
      <w:r w:rsidR="00F93653" w:rsidRPr="00A177A1">
        <w:instrText xml:space="preserve"> ADDIN EN.CITE &lt;EndNote&gt;&lt;Cite&gt;&lt;Author&gt;Allara&lt;/Author&gt;&lt;Year&gt;2019&lt;/Year&gt;&lt;RecNum&gt;476&lt;/RecNum&gt;&lt;DisplayText&gt;(45)&lt;/DisplayText&gt;&lt;record&gt;&lt;rec-number&gt;476&lt;/rec-number&gt;&lt;foreign-keys&gt;&lt;key app="EN" db-id="pw5dpzf5dsxf0levvxw5x09av22ads5fd0v9" timestamp="1561033816"&gt;476&lt;/key&gt;&lt;/foreign-keys&gt;&lt;ref-type name="Journal Article"&gt;17&lt;/ref-type&gt;&lt;contributors&gt;&lt;authors&gt;&lt;author&gt;Allara, Elias&lt;/author&gt;&lt;author&gt;Morani, Gabriele&lt;/author&gt;&lt;author&gt;Carter, Paul&lt;/author&gt;&lt;author&gt;Gkatzionis, Apostolos&lt;/author&gt;&lt;author&gt;Zuber, Verena&lt;/author&gt;&lt;author&gt;Foley, Christopher N.&lt;/author&gt;&lt;author&gt;Rees, Jessica M. B.&lt;/author&gt;&lt;author&gt;Mason, Amy M.&lt;/author&gt;&lt;author&gt;Bell, Steven&lt;/author&gt;&lt;author&gt;Gill, Dipender&lt;/author&gt;&lt;author&gt;Butterworth, Adam S.&lt;/author&gt;&lt;author&gt;Angelantonio, Emanuele Di&lt;/author&gt;&lt;author&gt;Peters, James&lt;/author&gt;&lt;author&gt;Burgess, Stephen&lt;/author&gt;&lt;/authors&gt;&lt;/contributors&gt;&lt;titles&gt;&lt;title&gt;Genetic determinants of lipids and cardiovascular disease outcomes: a wide-angled Mendelian randomization investigation&lt;/title&gt;&lt;secondary-title&gt;bioRxiv&lt;/secondary-title&gt;&lt;/titles&gt;&lt;periodical&gt;&lt;full-title&gt;bioRxiv&lt;/full-title&gt;&lt;/periodical&gt;&lt;pages&gt;668970&lt;/pages&gt;&lt;dates&gt;&lt;year&gt;2019&lt;/year&gt;&lt;/dates&gt;&lt;urls&gt;&lt;related-urls&gt;&lt;url&gt;http://biorxiv.org/content/early/2019/06/14/668970.abstract&lt;/url&gt;&lt;/related-urls&gt;&lt;/urls&gt;&lt;electronic-resource-num&gt;10.1101/668970&lt;/electronic-resource-num&gt;&lt;/record&gt;&lt;/Cite&gt;&lt;/EndNote&gt;</w:instrText>
      </w:r>
      <w:r w:rsidR="00C4537B" w:rsidRPr="00A177A1">
        <w:fldChar w:fldCharType="separate"/>
      </w:r>
      <w:r w:rsidR="00F93653" w:rsidRPr="00A177A1">
        <w:rPr>
          <w:noProof/>
        </w:rPr>
        <w:t>(45)</w:t>
      </w:r>
      <w:r w:rsidR="00C4537B" w:rsidRPr="00A177A1">
        <w:fldChar w:fldCharType="end"/>
      </w:r>
      <w:r w:rsidR="001F1B9C" w:rsidRPr="00A177A1">
        <w:t xml:space="preserve">, our current study </w:t>
      </w:r>
      <w:r w:rsidR="00C4537B" w:rsidRPr="00A177A1">
        <w:t>suggests that o</w:t>
      </w:r>
      <w:r w:rsidR="001F1B9C" w:rsidRPr="00A177A1">
        <w:t xml:space="preserve">besity is </w:t>
      </w:r>
      <w:r w:rsidR="00760699" w:rsidRPr="00A177A1">
        <w:t xml:space="preserve">conferring </w:t>
      </w:r>
      <w:r w:rsidR="00C4537B" w:rsidRPr="00A177A1">
        <w:t xml:space="preserve">only a </w:t>
      </w:r>
      <w:r w:rsidR="00E16F9D" w:rsidRPr="00A177A1">
        <w:t>small proportion</w:t>
      </w:r>
      <w:r w:rsidR="00C4537B" w:rsidRPr="00A177A1">
        <w:t xml:space="preserve"> </w:t>
      </w:r>
      <w:r w:rsidR="00760699" w:rsidRPr="00A177A1">
        <w:t>of its effect on</w:t>
      </w:r>
      <w:r w:rsidR="001F1B9C" w:rsidRPr="00A177A1">
        <w:t xml:space="preserve"> CVD risk through this </w:t>
      </w:r>
      <w:r w:rsidR="00760699" w:rsidRPr="00A177A1">
        <w:t>pathway. C</w:t>
      </w:r>
      <w:r w:rsidR="001F1B9C" w:rsidRPr="00A177A1">
        <w:t xml:space="preserve">onsistent with this, previous </w:t>
      </w:r>
      <w:r w:rsidR="00760699" w:rsidRPr="00A177A1">
        <w:t>work has</w:t>
      </w:r>
      <w:r w:rsidR="00C4537B" w:rsidRPr="00A177A1">
        <w:t xml:space="preserve"> supported</w:t>
      </w:r>
      <w:r w:rsidR="00760699" w:rsidRPr="00A177A1">
        <w:t xml:space="preserve"> </w:t>
      </w:r>
      <w:r w:rsidR="00C4537B" w:rsidRPr="00A177A1">
        <w:t>an effect of BMI on HDL-C and triglyceride levels, but not LDL-C</w:t>
      </w:r>
      <w:r w:rsidR="00C4537B" w:rsidRPr="00A177A1">
        <w:fldChar w:fldCharType="begin">
          <w:fldData xml:space="preserve">PEVuZE5vdGU+PENpdGU+PEF1dGhvcj5YdTwvQXV0aG9yPjxZZWFyPjIwMTc8L1llYXI+PFJlY051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=
</w:fldData>
        </w:fldChar>
      </w:r>
      <w:r w:rsidR="00F93653" w:rsidRPr="00A177A1">
        <w:instrText xml:space="preserve"> ADDIN EN.CITE </w:instrText>
      </w:r>
      <w:r w:rsidR="00F93653" w:rsidRPr="00A177A1">
        <w:fldChar w:fldCharType="begin">
          <w:fldData xml:space="preserve">PEVuZE5vdGU+PENpdGU+PEF1dGhvcj5YdTwvQXV0aG9yPjxZZWFyPjIwMTc8L1llYXI+PFJlY051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=
</w:fldData>
        </w:fldChar>
      </w:r>
      <w:r w:rsidR="00F93653" w:rsidRPr="00A177A1">
        <w:instrText xml:space="preserve"> ADDIN EN.CITE.DATA </w:instrText>
      </w:r>
      <w:r w:rsidR="00F93653" w:rsidRPr="00A177A1">
        <w:fldChar w:fldCharType="end"/>
      </w:r>
      <w:r w:rsidR="00C4537B" w:rsidRPr="00A177A1">
        <w:fldChar w:fldCharType="separate"/>
      </w:r>
      <w:r w:rsidR="00F93653" w:rsidRPr="00A177A1">
        <w:rPr>
          <w:noProof/>
        </w:rPr>
        <w:t>(44)</w:t>
      </w:r>
      <w:r w:rsidR="00C4537B" w:rsidRPr="00A177A1">
        <w:fldChar w:fldCharType="end"/>
      </w:r>
      <w:r w:rsidR="00C4537B" w:rsidRPr="00A177A1">
        <w:t>.</w:t>
      </w:r>
    </w:p>
    <w:p w14:paraId="1E6D8197" w14:textId="719ADE44" w:rsidR="00D1730E" w:rsidRPr="00A177A1" w:rsidRDefault="007B0E75" w:rsidP="00F77D03">
      <w:pPr>
        <w:spacing w:line="480" w:lineRule="auto"/>
      </w:pPr>
      <w:r w:rsidRPr="00A177A1">
        <w:t>In our analyses, t</w:t>
      </w:r>
      <w:r w:rsidR="00D1730E" w:rsidRPr="00A177A1">
        <w:t xml:space="preserve">he sum of the </w:t>
      </w:r>
      <w:r w:rsidR="00641C03" w:rsidRPr="00A177A1">
        <w:t xml:space="preserve">estimated </w:t>
      </w:r>
      <w:r w:rsidR="00D1730E" w:rsidRPr="00A177A1">
        <w:t>mediating effect</w:t>
      </w:r>
      <w:r w:rsidR="008F71F9" w:rsidRPr="00A177A1">
        <w:t>s</w:t>
      </w:r>
      <w:r w:rsidR="00D1730E" w:rsidRPr="00A177A1">
        <w:t xml:space="preserve"> of the</w:t>
      </w:r>
      <w:r w:rsidR="00622741" w:rsidRPr="00A177A1">
        <w:t xml:space="preserve"> various</w:t>
      </w:r>
      <w:r w:rsidR="00D1730E" w:rsidRPr="00A177A1">
        <w:t xml:space="preserve"> risk factors considered </w:t>
      </w:r>
      <w:r w:rsidR="00622741" w:rsidRPr="00A177A1">
        <w:t xml:space="preserve">individually </w:t>
      </w:r>
      <w:r w:rsidR="00D1730E" w:rsidRPr="00A177A1">
        <w:t>was comparable to the</w:t>
      </w:r>
      <w:r w:rsidR="00641C03" w:rsidRPr="00A177A1">
        <w:t>ir</w:t>
      </w:r>
      <w:r w:rsidR="00D1730E" w:rsidRPr="00A177A1">
        <w:t xml:space="preserve"> total mediating effect estimated when considering them all together in the same model, </w:t>
      </w:r>
      <w:r w:rsidR="008C26BB" w:rsidRPr="00A177A1">
        <w:t>consistent with the</w:t>
      </w:r>
      <w:r w:rsidR="00641C03" w:rsidRPr="00A177A1">
        <w:t>m</w:t>
      </w:r>
      <w:r w:rsidR="00622741" w:rsidRPr="00A177A1">
        <w:t xml:space="preserve"> act</w:t>
      </w:r>
      <w:r w:rsidR="00641C03" w:rsidRPr="00A177A1">
        <w:t>ing</w:t>
      </w:r>
      <w:r w:rsidR="00622741" w:rsidRPr="00A177A1">
        <w:t xml:space="preserve"> through distinct mechanisms</w:t>
      </w:r>
      <w:r w:rsidR="00D1730E" w:rsidRPr="00A177A1">
        <w:t xml:space="preserve">. </w:t>
      </w:r>
      <w:r w:rsidR="00622741" w:rsidRPr="00A177A1">
        <w:t>Including genetically predicted BMI and genetically predicted WHR in the same model produced evidence</w:t>
      </w:r>
      <w:r w:rsidR="008C26BB" w:rsidRPr="00A177A1">
        <w:t xml:space="preserve"> </w:t>
      </w:r>
      <w:r w:rsidR="004D1DF8" w:rsidRPr="00A177A1">
        <w:t>consistent with these traits having</w:t>
      </w:r>
      <w:r w:rsidR="00622741" w:rsidRPr="00A177A1">
        <w:t xml:space="preserve"> direct effects on CVD risk</w:t>
      </w:r>
      <w:r w:rsidR="00043687" w:rsidRPr="00A177A1">
        <w:t xml:space="preserve"> independently of each other</w:t>
      </w:r>
      <w:r w:rsidR="00622741" w:rsidRPr="00A177A1">
        <w:t>.</w:t>
      </w:r>
      <w:r w:rsidR="00947EDE" w:rsidRPr="00A177A1">
        <w:t xml:space="preserve"> </w:t>
      </w:r>
      <w:r w:rsidR="00043687" w:rsidRPr="00A177A1">
        <w:t>It follows that r</w:t>
      </w:r>
      <w:r w:rsidR="00947EDE" w:rsidRPr="00A177A1">
        <w:t xml:space="preserve">ather than </w:t>
      </w:r>
      <w:r w:rsidR="000537C8" w:rsidRPr="00A177A1">
        <w:t>analysing</w:t>
      </w:r>
      <w:r w:rsidR="00947EDE" w:rsidRPr="00A177A1">
        <w:t xml:space="preserve"> </w:t>
      </w:r>
      <w:r w:rsidR="00BB22F5" w:rsidRPr="00A177A1">
        <w:t>BMI or WHR alone, they should be considered together as they capture different aspects of adiposity.</w:t>
      </w:r>
    </w:p>
    <w:p w14:paraId="20434072" w14:textId="1540E047" w:rsidR="00A169F2" w:rsidRPr="00A177A1" w:rsidRDefault="008F0C50" w:rsidP="00F77D03">
      <w:pPr>
        <w:spacing w:line="480" w:lineRule="auto"/>
      </w:pPr>
      <w:r w:rsidRPr="00A177A1">
        <w:t xml:space="preserve">Our findings have important clinical and public health implications. </w:t>
      </w:r>
      <w:r w:rsidR="000537C8" w:rsidRPr="00A177A1">
        <w:t>Behavioural</w:t>
      </w:r>
      <w:r w:rsidRPr="00A177A1">
        <w:t xml:space="preserve"> interventions to reduce obesity can have inadequate long term effects</w:t>
      </w:r>
      <w:r w:rsidRPr="00A177A1">
        <w:fldChar w:fldCharType="begin"/>
      </w:r>
      <w:r w:rsidR="00F93653" w:rsidRPr="00A177A1">
        <w:instrText xml:space="preserve"> ADDIN EN.CITE &lt;EndNote&gt;&lt;Cite&gt;&lt;Author&gt;Douketis&lt;/Author&gt;&lt;Year&gt;2005&lt;/Year&gt;&lt;RecNum&gt;741&lt;/RecNum&gt;&lt;DisplayText&gt;(46)&lt;/DisplayText&gt;&lt;record&gt;&lt;rec-number&gt;741&lt;/rec-number&gt;&lt;foreign-keys&gt;&lt;key app="EN" db-id="pw5dpzf5dsxf0levvxw5x09av22ads5fd0v9" timestamp="1576140167"&gt;741&lt;/key&gt;&lt;/foreign-keys&gt;&lt;ref-type name="Journal Article"&gt;17&lt;/ref-type&gt;&lt;contributors&gt;&lt;authors&gt;&lt;author&gt;Douketis, J. D.&lt;/author&gt;&lt;author&gt;Macie, C.&lt;/author&gt;&lt;author&gt;Thabane, L.&lt;/author&gt;&lt;author&gt;Williamson, D. F.&lt;/author&gt;&lt;/authors&gt;&lt;/contributors&gt;&lt;auth-address&gt;Department of Medicine, McMaster University, Hamilton, Canada. jdouket@mcmaster.ca&lt;/auth-address&gt;&lt;titles&gt;&lt;title&gt;Systematic review of long-term weight loss studies in obese adults: clinical significance and applicability to clinical practice&lt;/title&gt;&lt;secondary-title&gt;Int J Obes (Lond)&lt;/secondary-title&gt;&lt;/titles&gt;&lt;periodical&gt;&lt;full-title&gt;Int J Obes (Lond)&lt;/full-title&gt;&lt;/periodical&gt;&lt;pages&gt;1153-67&lt;/pages&gt;&lt;volume&gt;29&lt;/volume&gt;&lt;number&gt;10&lt;/number&gt;&lt;keywords&gt;&lt;keyword&gt;Adolescent&lt;/keyword&gt;&lt;keyword&gt;Adult&lt;/keyword&gt;&lt;keyword&gt;Aged&lt;/keyword&gt;&lt;keyword&gt;Anti-Obesity Agents/*therapeutic use&lt;/keyword&gt;&lt;keyword&gt;Cardiovascular Diseases/prevention &amp;amp; control&lt;/keyword&gt;&lt;keyword&gt;*Diet, Reducing&lt;/keyword&gt;&lt;keyword&gt;Female&lt;/keyword&gt;&lt;keyword&gt;Humans&lt;/keyword&gt;&lt;keyword&gt;Life Style&lt;/keyword&gt;&lt;keyword&gt;Male&lt;/keyword&gt;&lt;keyword&gt;Middle Aged&lt;/keyword&gt;&lt;keyword&gt;Obesity/*therapy&lt;/keyword&gt;&lt;keyword&gt;Randomized Controlled Trials as Topic&lt;/keyword&gt;&lt;keyword&gt;Weight Loss/*physiology&lt;/keyword&gt;&lt;/keywords&gt;&lt;dates&gt;&lt;year&gt;2005&lt;/year&gt;&lt;pub-dates&gt;&lt;date&gt;Oct&lt;/date&gt;&lt;/pub-dates&gt;&lt;/dates&gt;&lt;isbn&gt;0307-0565 (Print)&amp;#xD;0307-0565 (Linking)&lt;/isbn&gt;&lt;accession-num&gt;15997250&lt;/accession-num&gt;&lt;urls&gt;&lt;related-urls&gt;&lt;url&gt;https://www.ncbi.nlm.nih.gov/pubmed/15997250&lt;/url&gt;&lt;/related-urls&gt;&lt;/urls&gt;&lt;electronic-resource-num&gt;10.1038/sj.ijo.0802982&lt;/electronic-resource-num&gt;&lt;/record&gt;&lt;/Cite&gt;&lt;/EndNote&gt;</w:instrText>
      </w:r>
      <w:r w:rsidRPr="00A177A1">
        <w:fldChar w:fldCharType="separate"/>
      </w:r>
      <w:r w:rsidR="00F93653" w:rsidRPr="00A177A1">
        <w:rPr>
          <w:noProof/>
        </w:rPr>
        <w:t>(46)</w:t>
      </w:r>
      <w:r w:rsidRPr="00A177A1">
        <w:fldChar w:fldCharType="end"/>
      </w:r>
      <w:r w:rsidRPr="00A177A1">
        <w:t xml:space="preserve">, pharmacological treatments may be limited by </w:t>
      </w:r>
      <w:r w:rsidR="000537C8" w:rsidRPr="00A177A1">
        <w:t>unfavourable</w:t>
      </w:r>
      <w:r w:rsidRPr="00A177A1">
        <w:t xml:space="preserve"> adverse effect profiles</w:t>
      </w:r>
      <w:r w:rsidRPr="00A177A1">
        <w:fldChar w:fldCharType="begin"/>
      </w:r>
      <w:r w:rsidR="00F93653" w:rsidRPr="00A177A1">
        <w:instrText xml:space="preserve"> ADDIN EN.CITE &lt;EndNote&gt;&lt;Cite&gt;&lt;Author&gt;Rucker&lt;/Author&gt;&lt;Year&gt;2007&lt;/Year&gt;&lt;RecNum&gt;742&lt;/RecNum&gt;&lt;DisplayText&gt;(47)&lt;/DisplayText&gt;&lt;record&gt;&lt;rec-number&gt;742&lt;/rec-number&gt;&lt;foreign-keys&gt;&lt;key app="EN" db-id="pw5dpzf5dsxf0levvxw5x09av22ads5fd0v9" timestamp="1576140315"&gt;742&lt;/key&gt;&lt;/foreign-keys&gt;&lt;ref-type name="Journal Article"&gt;17&lt;/ref-type&gt;&lt;contributors&gt;&lt;authors&gt;&lt;author&gt;Rucker, D.&lt;/author&gt;&lt;author&gt;Padwal, R.&lt;/author&gt;&lt;author&gt;Li, S. K.&lt;/author&gt;&lt;author&gt;Curioni, C.&lt;/author&gt;&lt;author&gt;Lau, D. C.&lt;/author&gt;&lt;/authors&gt;&lt;/contributors&gt;&lt;auth-address&gt;Department of Medicine, University of Alberta, Edmonton, AB, Canada.&lt;/auth-address&gt;&lt;titles&gt;&lt;title&gt;Long term pharmacotherapy for obesity and overweight: updated meta-analysis&lt;/title&gt;&lt;secondary-title&gt;BMJ&lt;/secondary-title&gt;&lt;/titles&gt;&lt;periodical&gt;&lt;full-title&gt;BMJ&lt;/full-title&gt;&lt;/periodical&gt;&lt;pages&gt;1194-9&lt;/pages&gt;&lt;volume&gt;335&lt;/volume&gt;&lt;number&gt;7631&lt;/number&gt;&lt;keywords&gt;&lt;keyword&gt;Anti-Obesity Agents/*therapeutic use&lt;/keyword&gt;&lt;keyword&gt;Double-Blind Method&lt;/keyword&gt;&lt;keyword&gt;Humans&lt;/keyword&gt;&lt;keyword&gt;Lactones/*therapeutic use&lt;/keyword&gt;&lt;keyword&gt;Long-Term Care&lt;/keyword&gt;&lt;keyword&gt;Obesity/drug therapy&lt;/keyword&gt;&lt;keyword&gt;Orlistat&lt;/keyword&gt;&lt;keyword&gt;Overweight/*drug therapy&lt;/keyword&gt;&lt;keyword&gt;Randomized Controlled Trials as Topic&lt;/keyword&gt;&lt;/keywords&gt;&lt;dates&gt;&lt;year&gt;2007&lt;/year&gt;&lt;pub-dates&gt;&lt;date&gt;Dec 8&lt;/date&gt;&lt;/pub-dates&gt;&lt;/dates&gt;&lt;isbn&gt;1756-1833 (Electronic)&amp;#xD;0959-8138 (Linking)&lt;/isbn&gt;&lt;accession-num&gt;18006966&lt;/accession-num&gt;&lt;urls&gt;&lt;related-urls&gt;&lt;url&gt;https://www.ncbi.nlm.nih.gov/pubmed/18006966&lt;/url&gt;&lt;/related-urls&gt;&lt;/urls&gt;&lt;custom2&gt;PMC2128668&lt;/custom2&gt;&lt;electronic-resource-num&gt;10.1136/bmj.39385.413113.25&lt;/electronic-resource-num&gt;&lt;/record&gt;&lt;/Cite&gt;&lt;/EndNote&gt;</w:instrText>
      </w:r>
      <w:r w:rsidRPr="00A177A1">
        <w:fldChar w:fldCharType="separate"/>
      </w:r>
      <w:r w:rsidR="00F93653" w:rsidRPr="00A177A1">
        <w:rPr>
          <w:noProof/>
        </w:rPr>
        <w:t>(47)</w:t>
      </w:r>
      <w:r w:rsidRPr="00A177A1">
        <w:fldChar w:fldCharType="end"/>
      </w:r>
      <w:r w:rsidRPr="00A177A1">
        <w:t xml:space="preserve">, and surgical procedures are often reserved for </w:t>
      </w:r>
      <w:r w:rsidRPr="00A177A1">
        <w:lastRenderedPageBreak/>
        <w:t>only severe cases</w:t>
      </w:r>
      <w:r w:rsidRPr="00A177A1">
        <w:fldChar w:fldCharType="begin"/>
      </w:r>
      <w:r w:rsidR="00F93653" w:rsidRPr="00A177A1">
        <w:instrText xml:space="preserve"> ADDIN EN.CITE &lt;EndNote&gt;&lt;Cite&gt;&lt;Author&gt;Buchwald&lt;/Author&gt;&lt;Year&gt;2004&lt;/Year&gt;&lt;RecNum&gt;744&lt;/RecNum&gt;&lt;DisplayText&gt;(48)&lt;/DisplayText&gt;&lt;record&gt;&lt;rec-number&gt;744&lt;/rec-number&gt;&lt;foreign-keys&gt;&lt;key app="EN" db-id="pw5dpzf5dsxf0levvxw5x09av22ads5fd0v9" timestamp="1576140445"&gt;744&lt;/key&gt;&lt;/foreign-keys&gt;&lt;ref-type name="Journal Article"&gt;17&lt;/ref-type&gt;&lt;contributors&gt;&lt;authors&gt;&lt;author&gt;Buchwald, H.&lt;/author&gt;&lt;author&gt;Avidor, Y.&lt;/author&gt;&lt;author&gt;Braunwald, E.&lt;/author&gt;&lt;author&gt;Jensen, M. D.&lt;/author&gt;&lt;author&gt;Pories, W.&lt;/author&gt;&lt;author&gt;Fahrbach, K.&lt;/author&gt;&lt;author&gt;Schoelles, K.&lt;/author&gt;&lt;/authors&gt;&lt;/contributors&gt;&lt;auth-address&gt;Department of Surgery, University of Minnesota, Minneapolis 55455, USA. buchw001@umn.edu&lt;/auth-address&gt;&lt;titles&gt;&lt;title&gt;Bariatric surgery: a systematic review and meta-analysis&lt;/title&gt;&lt;secondary-title&gt;JAMA&lt;/secondary-title&gt;&lt;/titles&gt;&lt;periodical&gt;&lt;full-title&gt;JAMA&lt;/full-title&gt;&lt;abbr-1&gt;JAMA&lt;/abbr-1&gt;&lt;/periodical&gt;&lt;pages&gt;1724-37&lt;/pages&gt;&lt;volume&gt;292&lt;/volume&gt;&lt;number&gt;14&lt;/number&gt;&lt;keywords&gt;&lt;keyword&gt;Adolescent&lt;/keyword&gt;&lt;keyword&gt;Adult&lt;/keyword&gt;&lt;keyword&gt;*Biliopancreatic Diversion&lt;/keyword&gt;&lt;keyword&gt;Comorbidity&lt;/keyword&gt;&lt;keyword&gt;Female&lt;/keyword&gt;&lt;keyword&gt;*Gastric Bypass&lt;/keyword&gt;&lt;keyword&gt;*Gastroplasty&lt;/keyword&gt;&lt;keyword&gt;Humans&lt;/keyword&gt;&lt;keyword&gt;Male&lt;/keyword&gt;&lt;keyword&gt;Middle Aged&lt;/keyword&gt;&lt;keyword&gt;Obesity, Morbid/*surgery&lt;/keyword&gt;&lt;keyword&gt;Treatment Outcome&lt;/keyword&gt;&lt;keyword&gt;Weight Loss&lt;/keyword&gt;&lt;/keywords&gt;&lt;dates&gt;&lt;year&gt;2004&lt;/year&gt;&lt;pub-dates&gt;&lt;date&gt;Oct 13&lt;/date&gt;&lt;/pub-dates&gt;&lt;/dates&gt;&lt;isbn&gt;1538-3598 (Electronic)&amp;#xD;0098-7484 (Linking)&lt;/isbn&gt;&lt;accession-num&gt;15479938&lt;/accession-num&gt;&lt;urls&gt;&lt;related-urls&gt;&lt;url&gt;https://www.ncbi.nlm.nih.gov/pubmed/15479938&lt;/url&gt;&lt;/related-urls&gt;&lt;/urls&gt;&lt;electronic-resource-num&gt;10.1001/jama.292.14.1724&lt;/electronic-resource-num&gt;&lt;/record&gt;&lt;/Cite&gt;&lt;/EndNote&gt;</w:instrText>
      </w:r>
      <w:r w:rsidRPr="00A177A1">
        <w:fldChar w:fldCharType="separate"/>
      </w:r>
      <w:r w:rsidR="00F93653" w:rsidRPr="00A177A1">
        <w:rPr>
          <w:noProof/>
        </w:rPr>
        <w:t>(48)</w:t>
      </w:r>
      <w:r w:rsidRPr="00A177A1">
        <w:fldChar w:fldCharType="end"/>
      </w:r>
      <w:r w:rsidRPr="00A177A1">
        <w:t xml:space="preserve">. </w:t>
      </w:r>
      <w:r w:rsidR="00320187" w:rsidRPr="00A177A1">
        <w:t>While preventing obesity remains the priority, t</w:t>
      </w:r>
      <w:r w:rsidRPr="00A177A1">
        <w:t xml:space="preserve">his work supports that the majority of </w:t>
      </w:r>
      <w:r w:rsidR="00320187" w:rsidRPr="00A177A1">
        <w:t>its</w:t>
      </w:r>
      <w:r w:rsidR="004D1DF8" w:rsidRPr="00A177A1">
        <w:t xml:space="preserve"> cardiovascular</w:t>
      </w:r>
      <w:r w:rsidRPr="00A177A1">
        <w:t xml:space="preserve"> </w:t>
      </w:r>
      <w:r w:rsidR="00043687" w:rsidRPr="00A177A1">
        <w:t xml:space="preserve">consequences </w:t>
      </w:r>
      <w:r w:rsidRPr="00A177A1">
        <w:t xml:space="preserve">may </w:t>
      </w:r>
      <w:r w:rsidR="00320187" w:rsidRPr="00A177A1">
        <w:t xml:space="preserve">also </w:t>
      </w:r>
      <w:r w:rsidRPr="00A177A1">
        <w:t xml:space="preserve">be </w:t>
      </w:r>
      <w:r w:rsidR="009E2A9D" w:rsidRPr="00A177A1">
        <w:t>managed</w:t>
      </w:r>
      <w:r w:rsidRPr="00A177A1">
        <w:t xml:space="preserve"> by </w:t>
      </w:r>
      <w:r w:rsidR="009E2A9D" w:rsidRPr="00A177A1">
        <w:t>effectively controlling</w:t>
      </w:r>
      <w:r w:rsidRPr="00A177A1">
        <w:t xml:space="preserve"> its downstream mediators, most notably diabetes and </w:t>
      </w:r>
      <w:r w:rsidR="00BB22F5" w:rsidRPr="00A177A1">
        <w:t xml:space="preserve">raised </w:t>
      </w:r>
      <w:r w:rsidRPr="00A177A1">
        <w:t xml:space="preserve">blood pressure, for which effective pharmacological </w:t>
      </w:r>
      <w:r w:rsidR="009E2A9D" w:rsidRPr="00A177A1">
        <w:t>interventions</w:t>
      </w:r>
      <w:r w:rsidRPr="00A177A1">
        <w:t xml:space="preserve"> are available. </w:t>
      </w:r>
      <w:r w:rsidR="00E739CB" w:rsidRPr="00A177A1">
        <w:t xml:space="preserve">This has relevance for the more than 640 million individuals </w:t>
      </w:r>
      <w:r w:rsidR="007C31DE" w:rsidRPr="00A177A1">
        <w:t xml:space="preserve">worldwide </w:t>
      </w:r>
      <w:r w:rsidR="00E739CB" w:rsidRPr="00A177A1">
        <w:t>currently living with obesity</w:t>
      </w:r>
      <w:r w:rsidR="00E739CB" w:rsidRPr="00A177A1">
        <w:fldChar w:fldCharType="begin"/>
      </w:r>
      <w:r w:rsidR="00F93653" w:rsidRPr="00A177A1">
        <w:instrText xml:space="preserve"> ADDIN EN.CITE &lt;EndNote&gt;&lt;Cite ExcludeAuth="1"&gt;&lt;Year&gt;2016&lt;/Year&gt;&lt;RecNum&gt;757&lt;/RecNum&gt;&lt;DisplayText&gt;(49)&lt;/DisplayText&gt;&lt;record&gt;&lt;rec-number&gt;757&lt;/rec-number&gt;&lt;foreign-keys&gt;&lt;key app="EN" db-id="pw5dpzf5dsxf0levvxw5x09av22ads5fd0v9" timestamp="1578916833"&gt;757&lt;/key&gt;&lt;/foreign-keys&gt;&lt;ref-type name="Journal Article"&gt;17&lt;/ref-type&gt;&lt;contributors&gt;&lt;/contributors&gt;&lt;titles&gt;&lt;title&gt;NCD Risk Factor Collaboration. Trends in adult body-mass index in 200 countries from 1975 to 2014: a pooled analysis of 1698 population-based measurement studies with 19.2 million participants&lt;/title&gt;&lt;secondary-title&gt;Lancet&lt;/secondary-title&gt;&lt;/titles&gt;&lt;periodical&gt;&lt;full-title&gt;Lancet&lt;/full-title&gt;&lt;/periodical&gt;&lt;pages&gt;1377-1396&lt;/pages&gt;&lt;volume&gt;387&lt;/volume&gt;&lt;number&gt;10026&lt;/number&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s://www.ncbi.nlm.nih.gov/pubmed/27115820&lt;/url&gt;&lt;/related-urls&gt;&lt;/urls&gt;&lt;electronic-resource-num&gt;10.1016/S0140-6736(16)30054-X&lt;/electronic-resource-num&gt;&lt;/record&gt;&lt;/Cite&gt;&lt;/EndNote&gt;</w:instrText>
      </w:r>
      <w:r w:rsidR="00E739CB" w:rsidRPr="00A177A1">
        <w:fldChar w:fldCharType="separate"/>
      </w:r>
      <w:r w:rsidR="00F93653" w:rsidRPr="00A177A1">
        <w:rPr>
          <w:noProof/>
        </w:rPr>
        <w:t>(49)</w:t>
      </w:r>
      <w:r w:rsidR="00E739CB" w:rsidRPr="00A177A1">
        <w:fldChar w:fldCharType="end"/>
      </w:r>
      <w:r w:rsidR="007C31DE" w:rsidRPr="00A177A1">
        <w:t>, and the many more forecast</w:t>
      </w:r>
      <w:r w:rsidR="00D96653" w:rsidRPr="00A177A1">
        <w:t>ed</w:t>
      </w:r>
      <w:r w:rsidR="007C31DE" w:rsidRPr="00A177A1">
        <w:t xml:space="preserve"> to become obese in coming years</w:t>
      </w:r>
      <w:r w:rsidR="00542DA0" w:rsidRPr="00A177A1">
        <w:fldChar w:fldCharType="begin">
          <w:fldData xml:space="preserve">PEVuZE5vdGU+PENpdGU+PEF1dGhvcj5Gb3JlbWFuPC9BdXRob3I+PFllYXI+MjAxODwvWWVhcj48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</w:fldData>
        </w:fldChar>
      </w:r>
      <w:r w:rsidR="00F93653" w:rsidRPr="00A177A1">
        <w:instrText xml:space="preserve"> ADDIN EN.CITE </w:instrText>
      </w:r>
      <w:r w:rsidR="00F93653" w:rsidRPr="00A177A1">
        <w:fldChar w:fldCharType="begin">
          <w:fldData xml:space="preserve">PEVuZE5vdGU+PENpdGU+PEF1dGhvcj5Gb3JlbWFuPC9BdXRob3I+PFllYXI+MjAxODwvWWVhcj48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</w:fldData>
        </w:fldChar>
      </w:r>
      <w:r w:rsidR="00F93653" w:rsidRPr="00A177A1">
        <w:instrText xml:space="preserve"> ADDIN EN.CITE.DATA </w:instrText>
      </w:r>
      <w:r w:rsidR="00F93653" w:rsidRPr="00A177A1">
        <w:fldChar w:fldCharType="end"/>
      </w:r>
      <w:r w:rsidR="00542DA0" w:rsidRPr="00A177A1">
        <w:fldChar w:fldCharType="separate"/>
      </w:r>
      <w:r w:rsidR="00F93653" w:rsidRPr="00A177A1">
        <w:rPr>
          <w:noProof/>
        </w:rPr>
        <w:t>(50)</w:t>
      </w:r>
      <w:r w:rsidR="00542DA0" w:rsidRPr="00A177A1">
        <w:fldChar w:fldCharType="end"/>
      </w:r>
      <w:r w:rsidR="007C31DE" w:rsidRPr="00A177A1">
        <w:t>.</w:t>
      </w:r>
      <w:r w:rsidR="00E739CB" w:rsidRPr="00A177A1">
        <w:t xml:space="preserve"> </w:t>
      </w:r>
      <w:r w:rsidR="00A6604C" w:rsidRPr="00A177A1">
        <w:t xml:space="preserve">Such holistic consideration of obesity </w:t>
      </w:r>
      <w:r w:rsidR="004D1DF8" w:rsidRPr="00A177A1">
        <w:t xml:space="preserve">together with </w:t>
      </w:r>
      <w:r w:rsidR="00A6604C" w:rsidRPr="00A177A1">
        <w:t xml:space="preserve">its mediators could contribute to </w:t>
      </w:r>
      <w:r w:rsidR="006F6A31" w:rsidRPr="00A177A1">
        <w:t>a</w:t>
      </w:r>
      <w:r w:rsidR="00A6604C" w:rsidRPr="00A177A1">
        <w:t xml:space="preserve"> shift from the </w:t>
      </w:r>
      <w:r w:rsidR="006F6A31" w:rsidRPr="00A177A1">
        <w:t>single-</w:t>
      </w:r>
      <w:r w:rsidR="00A6604C" w:rsidRPr="00A177A1">
        <w:t xml:space="preserve">disease focus of health systems towards prioritizing multi-morbidity and promoting individual </w:t>
      </w:r>
      <w:r w:rsidR="007C31DE" w:rsidRPr="00A177A1">
        <w:t xml:space="preserve">and societal </w:t>
      </w:r>
      <w:r w:rsidR="00A6604C" w:rsidRPr="00A177A1">
        <w:t>wellness</w:t>
      </w:r>
      <w:r w:rsidR="00A6604C" w:rsidRPr="00A177A1">
        <w:fldChar w:fldCharType="begin"/>
      </w:r>
      <w:r w:rsidR="00F93653" w:rsidRPr="00A177A1">
        <w:instrText xml:space="preserve"> ADDIN EN.CITE &lt;EndNote&gt;&lt;Cite&gt;&lt;Author&gt;Pearson-Stuttard&lt;/Author&gt;&lt;Year&gt;2019&lt;/Year&gt;&lt;RecNum&gt;760&lt;/RecNum&gt;&lt;DisplayText&gt;(51)&lt;/DisplayText&gt;&lt;record&gt;&lt;rec-number&gt;760&lt;/rec-number&gt;&lt;foreign-keys&gt;&lt;key app="EN" db-id="pw5dpzf5dsxf0levvxw5x09av22ads5fd0v9" timestamp="1578919535"&gt;760&lt;/key&gt;&lt;/foreign-keys&gt;&lt;ref-type name="Journal Article"&gt;17&lt;/ref-type&gt;&lt;contributors&gt;&lt;authors&gt;&lt;author&gt;Pearson-Stuttard, J.&lt;/author&gt;&lt;author&gt;Ezzati, M.&lt;/author&gt;&lt;author&gt;Gregg, E. W.&lt;/author&gt;&lt;/authors&gt;&lt;/contributors&gt;&lt;auth-address&gt;Medical Research Council-Public Health England Centre for Environment and Health, Department of Epidemiology and Biostatistics, School of Public Health, Imperial College London, London W2 1NY, UK. Electronic address: j.pearson-stuttard@imperial.ac.uk.&amp;#xD;Medical Research Council-Public Health England Centre for Environment and Health, Department of Epidemiology and Biostatistics, School of Public Health, Imperial College London, London W2 1NY, UK.&lt;/auth-address&gt;&lt;titles&gt;&lt;title&gt;Multimorbidity-a defining challenge for health systems&lt;/title&gt;&lt;secondary-title&gt;Lancet Public Health&lt;/secondary-title&gt;&lt;/titles&gt;&lt;periodical&gt;&lt;full-title&gt;Lancet Public Health&lt;/full-title&gt;&lt;/periodical&gt;&lt;pages&gt;e599-e600&lt;/pages&gt;&lt;volume&gt;4&lt;/volume&gt;&lt;number&gt;12&lt;/number&gt;&lt;dates&gt;&lt;year&gt;2019&lt;/year&gt;&lt;pub-dates&gt;&lt;date&gt;Dec&lt;/date&gt;&lt;/pub-dates&gt;&lt;/dates&gt;&lt;isbn&gt;2468-2667 (Electronic)&lt;/isbn&gt;&lt;accession-num&gt;31812234&lt;/accession-num&gt;&lt;urls&gt;&lt;related-urls&gt;&lt;url&gt;https://www.ncbi.nlm.nih.gov/pubmed/31812234&lt;/url&gt;&lt;/related-urls&gt;&lt;/urls&gt;&lt;electronic-resource-num&gt;10.1016/S2468-2667(19)30222-1&lt;/electronic-resource-num&gt;&lt;/record&gt;&lt;/Cite&gt;&lt;/EndNote&gt;</w:instrText>
      </w:r>
      <w:r w:rsidR="00A6604C" w:rsidRPr="00A177A1">
        <w:fldChar w:fldCharType="separate"/>
      </w:r>
      <w:r w:rsidR="00F93653" w:rsidRPr="00A177A1">
        <w:rPr>
          <w:noProof/>
        </w:rPr>
        <w:t>(51)</w:t>
      </w:r>
      <w:r w:rsidR="00A6604C" w:rsidRPr="00A177A1">
        <w:fldChar w:fldCharType="end"/>
      </w:r>
      <w:r w:rsidR="00A6604C" w:rsidRPr="00A177A1">
        <w:t xml:space="preserve">. </w:t>
      </w:r>
    </w:p>
    <w:p w14:paraId="59695825" w14:textId="69FB5FE5" w:rsidR="00E739CB" w:rsidRPr="00A177A1" w:rsidRDefault="008F0C50" w:rsidP="00F77D03">
      <w:pPr>
        <w:spacing w:line="480" w:lineRule="auto"/>
      </w:pPr>
      <w:r w:rsidRPr="00A177A1">
        <w:t xml:space="preserve">Our analyses were also suggestive of some </w:t>
      </w:r>
      <w:r w:rsidR="00A6604C" w:rsidRPr="00A177A1">
        <w:t xml:space="preserve">possible </w:t>
      </w:r>
      <w:r w:rsidR="00C9783A" w:rsidRPr="00A177A1">
        <w:t>residual</w:t>
      </w:r>
      <w:r w:rsidRPr="00A177A1">
        <w:t xml:space="preserve"> effect of BMI on CVD risk even after adjusting for</w:t>
      </w:r>
      <w:r w:rsidR="00043687" w:rsidRPr="00A177A1">
        <w:t xml:space="preserve"> all</w:t>
      </w:r>
      <w:r w:rsidRPr="00A177A1">
        <w:t xml:space="preserve"> the considered </w:t>
      </w:r>
      <w:r w:rsidR="00A6604C" w:rsidRPr="00A177A1">
        <w:t xml:space="preserve">mediating </w:t>
      </w:r>
      <w:r w:rsidRPr="00A177A1">
        <w:t>risk factors</w:t>
      </w:r>
      <w:r w:rsidR="00087785" w:rsidRPr="00A177A1">
        <w:t>, consistent with metabolically healthy obesity still conferring increased CVD risk</w:t>
      </w:r>
      <w:r w:rsidR="00087785" w:rsidRPr="00A177A1">
        <w:fldChar w:fldCharType="begin">
          <w:fldData xml:space="preserve">PEVuZE5vdGU+PENpdGU+PEF1dGhvcj5DYWxleWFjaGV0dHk8L0F1dGhvcj48WWVhcj4yMDE3PC9Z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</w:fldData>
        </w:fldChar>
      </w:r>
      <w:r w:rsidR="00F93653" w:rsidRPr="00A177A1">
        <w:instrText xml:space="preserve"> ADDIN EN.CITE </w:instrText>
      </w:r>
      <w:r w:rsidR="00F93653" w:rsidRPr="00A177A1">
        <w:fldChar w:fldCharType="begin">
          <w:fldData xml:space="preserve">PEVuZE5vdGU+PENpdGU+PEF1dGhvcj5DYWxleWFjaGV0dHk8L0F1dGhvcj48WWVhcj4yMDE3PC9Z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</w:fldData>
        </w:fldChar>
      </w:r>
      <w:r w:rsidR="00F93653" w:rsidRPr="00A177A1">
        <w:instrText xml:space="preserve"> ADDIN EN.CITE.DATA </w:instrText>
      </w:r>
      <w:r w:rsidR="00F93653" w:rsidRPr="00A177A1">
        <w:fldChar w:fldCharType="end"/>
      </w:r>
      <w:r w:rsidR="00087785" w:rsidRPr="00A177A1">
        <w:fldChar w:fldCharType="separate"/>
      </w:r>
      <w:r w:rsidR="00F93653" w:rsidRPr="00A177A1">
        <w:rPr>
          <w:noProof/>
        </w:rPr>
        <w:t>(52)</w:t>
      </w:r>
      <w:r w:rsidR="00087785" w:rsidRPr="00A177A1">
        <w:fldChar w:fldCharType="end"/>
      </w:r>
      <w:r w:rsidRPr="00A177A1">
        <w:t>.</w:t>
      </w:r>
      <w:r w:rsidR="00A169F2" w:rsidRPr="00A177A1">
        <w:t xml:space="preserve"> In contrast, the investigation of WHR was consistent with an absence of any direct effect on CVD risk after accounting for the all mediating risk factors together, suggesting that </w:t>
      </w:r>
      <w:r w:rsidR="007B0E75" w:rsidRPr="00A177A1">
        <w:t>WHR</w:t>
      </w:r>
      <w:r w:rsidR="00A169F2" w:rsidRPr="00A177A1">
        <w:t xml:space="preserve"> may be entirely influencing CVD through</w:t>
      </w:r>
      <w:r w:rsidR="007B0E75" w:rsidRPr="00A177A1">
        <w:t xml:space="preserve"> downstream metabolic traits.</w:t>
      </w:r>
      <w:r w:rsidRPr="00A177A1">
        <w:t xml:space="preserve"> </w:t>
      </w:r>
      <w:r w:rsidR="007C31DE" w:rsidRPr="00A177A1">
        <w:t>Taken together, these results suggest that unless the growing obesity epidemic</w:t>
      </w:r>
      <w:r w:rsidR="008F71F9" w:rsidRPr="00A177A1">
        <w:t xml:space="preserve"> is effectively tackled</w:t>
      </w:r>
      <w:r w:rsidR="007C31DE" w:rsidRPr="00A177A1">
        <w:t xml:space="preserve">, we risk undoing the large reductions in CVD mortality </w:t>
      </w:r>
      <w:r w:rsidR="008F71F9" w:rsidRPr="00A177A1">
        <w:t xml:space="preserve">achieved </w:t>
      </w:r>
      <w:r w:rsidR="007C31DE" w:rsidRPr="00A177A1">
        <w:t>over past decades</w:t>
      </w:r>
      <w:r w:rsidR="00481F0F" w:rsidRPr="00A177A1">
        <w:fldChar w:fldCharType="begin"/>
      </w:r>
      <w:r w:rsidR="00375260" w:rsidRPr="00A177A1">
        <w:instrText xml:space="preserve"> ADDIN EN.CITE &lt;EndNote&gt;&lt;Cite&gt;&lt;Author&gt;GBD&lt;/Author&gt;&lt;Year&gt;2017&lt;/Year&gt;&lt;RecNum&gt;526&lt;/RecNum&gt;&lt;DisplayText&gt;(1)&lt;/DisplayText&gt;&lt;record&gt;&lt;rec-number&gt;526&lt;/rec-number&gt;&lt;foreign-keys&gt;&lt;key app="EN" db-id="pw5dpzf5dsxf0levvxw5x09av22ads5fd0v9" timestamp="1565784247"&gt;526&lt;/key&gt;&lt;/foreign-keys&gt;&lt;ref-type name="Journal Article"&gt;17&lt;/ref-type&gt;&lt;contributors&gt;&lt;authors&gt;&lt;author&gt;GBD&lt;/author&gt;&lt;/authors&gt;&lt;/contributors&gt;&lt;titles&gt;&lt;title&gt;Global, regional, and national age-sex specific mortality for 264 causes of death, 1980-2016: a systematic analysis for the Global Burden of Disease Study 2016&lt;/title&gt;&lt;secondary-title&gt;Lancet&lt;/secondary-title&gt;&lt;/titles&gt;&lt;periodical&gt;&lt;full-title&gt;Lancet&lt;/full-title&gt;&lt;/periodical&gt;&lt;pages&gt;1151-1210&lt;/pages&gt;&lt;volume&gt;390&lt;/volume&gt;&lt;number&gt;10100&lt;/number&gt;&lt;dates&gt;&lt;year&gt;2017&lt;/year&gt;&lt;pub-dates&gt;&lt;date&gt;Sep&lt;/date&gt;&lt;/pub-dates&gt;&lt;/dates&gt;&lt;isbn&gt;1474-547X&lt;/isbn&gt;&lt;accession-num&gt;28919116&lt;/accession-num&gt;&lt;urls&gt;&lt;related-urls&gt;&lt;url&gt;https://www.ncbi.nlm.nih.gov/pubmed/28919116&lt;/url&gt;&lt;/related-urls&gt;&lt;/urls&gt;&lt;custom2&gt;PMC5605883&lt;/custom2&gt;&lt;electronic-resource-num&gt;10.1016/S0140-6736(17)32152-9&lt;/electronic-resource-num&gt;&lt;language&gt;eng&lt;/language&gt;&lt;/record&gt;&lt;/Cite&gt;&lt;/EndNote&gt;</w:instrText>
      </w:r>
      <w:r w:rsidR="00481F0F" w:rsidRPr="00A177A1">
        <w:fldChar w:fldCharType="separate"/>
      </w:r>
      <w:r w:rsidR="00375260" w:rsidRPr="00A177A1">
        <w:rPr>
          <w:noProof/>
        </w:rPr>
        <w:t>(1)</w:t>
      </w:r>
      <w:r w:rsidR="00481F0F" w:rsidRPr="00A177A1">
        <w:fldChar w:fldCharType="end"/>
      </w:r>
      <w:r w:rsidRPr="00A177A1">
        <w:t xml:space="preserve">. </w:t>
      </w:r>
      <w:r w:rsidR="00E739CB" w:rsidRPr="00A177A1">
        <w:t xml:space="preserve">Population-based </w:t>
      </w:r>
      <w:r w:rsidR="006F6A31" w:rsidRPr="00A177A1">
        <w:t>approaches</w:t>
      </w:r>
      <w:r w:rsidR="004D1DF8" w:rsidRPr="00A177A1">
        <w:t xml:space="preserve"> that</w:t>
      </w:r>
      <w:r w:rsidR="00E739CB" w:rsidRPr="00A177A1">
        <w:t xml:space="preserve"> </w:t>
      </w:r>
      <w:r w:rsidR="003A00DF" w:rsidRPr="00A177A1">
        <w:t>decrease</w:t>
      </w:r>
      <w:r w:rsidR="00E739CB" w:rsidRPr="00A177A1">
        <w:t xml:space="preserve"> obesity </w:t>
      </w:r>
      <w:r w:rsidR="004D1DF8" w:rsidRPr="00A177A1">
        <w:t xml:space="preserve">by addressing key </w:t>
      </w:r>
      <w:r w:rsidR="00BB22F5" w:rsidRPr="00A177A1">
        <w:t xml:space="preserve">upstream </w:t>
      </w:r>
      <w:r w:rsidR="004D1DF8" w:rsidRPr="00A177A1">
        <w:t xml:space="preserve">drivers such as poor diet and physical inactivity </w:t>
      </w:r>
      <w:r w:rsidR="00E739CB" w:rsidRPr="00A177A1">
        <w:t>have substantial potential for impact</w:t>
      </w:r>
      <w:r w:rsidR="003A00DF" w:rsidRPr="00A177A1">
        <w:t xml:space="preserve"> and</w:t>
      </w:r>
      <w:r w:rsidR="00E739CB" w:rsidRPr="00A177A1">
        <w:t xml:space="preserve"> are </w:t>
      </w:r>
      <w:r w:rsidR="004D1DF8" w:rsidRPr="00A177A1">
        <w:t>also</w:t>
      </w:r>
      <w:r w:rsidR="00E739CB" w:rsidRPr="00A177A1">
        <w:t xml:space="preserve"> effective </w:t>
      </w:r>
      <w:r w:rsidR="004D1DF8" w:rsidRPr="00A177A1">
        <w:t>for reducing</w:t>
      </w:r>
      <w:r w:rsidR="00E739CB" w:rsidRPr="00A177A1">
        <w:t xml:space="preserve"> health inequalities</w:t>
      </w:r>
      <w:r w:rsidR="00E739CB" w:rsidRPr="00A177A1">
        <w:fldChar w:fldCharType="begin">
          <w:fldData xml:space="preserve">PEVuZE5vdGU+PENpdGU+PEF1dGhvcj5CYWNraG9sZXI8L0F1dGhvcj48WWVhcj4yMDE0PC9ZZWFy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</w:fldData>
        </w:fldChar>
      </w:r>
      <w:r w:rsidR="00F93653" w:rsidRPr="00A177A1">
        <w:instrText xml:space="preserve"> ADDIN EN.CITE </w:instrText>
      </w:r>
      <w:r w:rsidR="00F93653" w:rsidRPr="00A177A1">
        <w:fldChar w:fldCharType="begin">
          <w:fldData xml:space="preserve">PEVuZE5vdGU+PENpdGU+PEF1dGhvcj5CYWNraG9sZXI8L0F1dGhvcj48WWVhcj4yMDE0PC9ZZWFy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</w:fldData>
        </w:fldChar>
      </w:r>
      <w:r w:rsidR="00F93653" w:rsidRPr="00A177A1">
        <w:instrText xml:space="preserve"> ADDIN EN.CITE.DATA </w:instrText>
      </w:r>
      <w:r w:rsidR="00F93653" w:rsidRPr="00A177A1">
        <w:fldChar w:fldCharType="end"/>
      </w:r>
      <w:r w:rsidR="00E739CB" w:rsidRPr="00A177A1">
        <w:fldChar w:fldCharType="separate"/>
      </w:r>
      <w:r w:rsidR="00F93653" w:rsidRPr="00A177A1">
        <w:rPr>
          <w:noProof/>
        </w:rPr>
        <w:t>(53, 54)</w:t>
      </w:r>
      <w:r w:rsidR="00E739CB" w:rsidRPr="00A177A1">
        <w:fldChar w:fldCharType="end"/>
      </w:r>
      <w:r w:rsidR="00E739CB" w:rsidRPr="00A177A1">
        <w:t>.</w:t>
      </w:r>
    </w:p>
    <w:p w14:paraId="6A3E7CDA" w14:textId="08354159" w:rsidR="00BB22F5" w:rsidRPr="00A177A1" w:rsidRDefault="00DF33F7" w:rsidP="00F77D03">
      <w:pPr>
        <w:spacing w:line="480" w:lineRule="auto"/>
        <w:rPr>
          <w:noProof/>
        </w:rPr>
      </w:pPr>
      <w:r w:rsidRPr="00A177A1">
        <w:t>The results of our current study</w:t>
      </w:r>
      <w:r w:rsidR="00622741" w:rsidRPr="00A177A1">
        <w:t xml:space="preserve"> </w:t>
      </w:r>
      <w:r w:rsidR="00541A13" w:rsidRPr="00A177A1">
        <w:t xml:space="preserve">can be </w:t>
      </w:r>
      <w:r w:rsidR="00BB22F5" w:rsidRPr="00A177A1">
        <w:t>contrasted to those</w:t>
      </w:r>
      <w:r w:rsidR="00541A13" w:rsidRPr="00A177A1">
        <w:t xml:space="preserve"> from </w:t>
      </w:r>
      <w:r w:rsidR="00622741" w:rsidRPr="00A177A1">
        <w:t xml:space="preserve">a </w:t>
      </w:r>
      <w:r w:rsidR="00364914" w:rsidRPr="00A177A1">
        <w:t xml:space="preserve">large-scale </w:t>
      </w:r>
      <w:r w:rsidR="00622741" w:rsidRPr="00A177A1">
        <w:t>observational analysis of 1.8</w:t>
      </w:r>
      <w:r w:rsidR="00806702" w:rsidRPr="00A177A1">
        <w:t xml:space="preserve"> million people </w:t>
      </w:r>
      <w:r w:rsidR="00622741" w:rsidRPr="00A177A1">
        <w:t>across</w:t>
      </w:r>
      <w:r w:rsidR="00806702" w:rsidRPr="00A177A1">
        <w:t xml:space="preserve"> 97 studies</w:t>
      </w:r>
      <w:r w:rsidR="00622741" w:rsidRPr="00A177A1">
        <w:fldChar w:fldCharType="begin">
          <w:fldData xml:space="preserve">PEVuZE5vdGU+PENpdGU+PEF1dGhvcj5MdTwvQXV0aG9yPjxZZWFyPjIwMTQ8L1llYXI+PFJlY051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MC05ODM8L3BhZ2VzPjx2b2x1bWU+MzgzPC92b2x1bWU+PG51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</w:fldData>
        </w:fldChar>
      </w:r>
      <w:r w:rsidR="00F93653" w:rsidRPr="00A177A1">
        <w:instrText xml:space="preserve"> ADDIN EN.CITE </w:instrText>
      </w:r>
      <w:r w:rsidR="00F93653" w:rsidRPr="00A177A1">
        <w:fldChar w:fldCharType="begin">
          <w:fldData xml:space="preserve">PEVuZE5vdGU+PENpdGU+PEF1dGhvcj5MdTwvQXV0aG9yPjxZZWFyPjIwMTQ8L1llYXI+PFJlY051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MC05ODM8L3BhZ2VzPjx2b2x1bWU+MzgzPC92b2x1bWU+PG51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</w:fldData>
        </w:fldChar>
      </w:r>
      <w:r w:rsidR="00F93653" w:rsidRPr="00A177A1">
        <w:instrText xml:space="preserve"> ADDIN EN.CITE.DATA </w:instrText>
      </w:r>
      <w:r w:rsidR="00F93653" w:rsidRPr="00A177A1">
        <w:fldChar w:fldCharType="end"/>
      </w:r>
      <w:r w:rsidR="00622741" w:rsidRPr="00A177A1">
        <w:fldChar w:fldCharType="separate"/>
      </w:r>
      <w:r w:rsidR="00F93653" w:rsidRPr="00A177A1">
        <w:rPr>
          <w:noProof/>
        </w:rPr>
        <w:t>(15, 55)</w:t>
      </w:r>
      <w:r w:rsidR="00622741" w:rsidRPr="00A177A1">
        <w:fldChar w:fldCharType="end"/>
      </w:r>
      <w:r w:rsidR="00541A13" w:rsidRPr="00A177A1">
        <w:t>.</w:t>
      </w:r>
      <w:r w:rsidR="00806702" w:rsidRPr="00A177A1">
        <w:t xml:space="preserve"> </w:t>
      </w:r>
      <w:r w:rsidR="00541A13" w:rsidRPr="00A177A1">
        <w:t xml:space="preserve">This </w:t>
      </w:r>
      <w:r w:rsidRPr="00A177A1">
        <w:t>previous work</w:t>
      </w:r>
      <w:r w:rsidR="00541A13" w:rsidRPr="00A177A1">
        <w:t xml:space="preserve"> e</w:t>
      </w:r>
      <w:r w:rsidR="00622741" w:rsidRPr="00A177A1">
        <w:t>stimated</w:t>
      </w:r>
      <w:r w:rsidRPr="00A177A1">
        <w:t xml:space="preserve"> that</w:t>
      </w:r>
      <w:r w:rsidR="00622741" w:rsidRPr="00A177A1">
        <w:t xml:space="preserve"> </w:t>
      </w:r>
      <w:r w:rsidR="00806702" w:rsidRPr="00A177A1">
        <w:t xml:space="preserve">46% (95% </w:t>
      </w:r>
      <w:r w:rsidR="00B12020" w:rsidRPr="00A177A1">
        <w:t xml:space="preserve">CI </w:t>
      </w:r>
      <w:r w:rsidR="00806702" w:rsidRPr="00A177A1">
        <w:t>42%</w:t>
      </w:r>
      <w:r w:rsidR="006768CB" w:rsidRPr="00A177A1">
        <w:t xml:space="preserve"> to </w:t>
      </w:r>
      <w:r w:rsidR="00806702" w:rsidRPr="00A177A1">
        <w:t xml:space="preserve">50%) of the excess risk </w:t>
      </w:r>
      <w:r w:rsidRPr="00A177A1">
        <w:t xml:space="preserve">conferred by raised </w:t>
      </w:r>
      <w:r w:rsidR="00806702" w:rsidRPr="00A177A1">
        <w:t xml:space="preserve">BMI </w:t>
      </w:r>
      <w:r w:rsidRPr="00A177A1">
        <w:t>on</w:t>
      </w:r>
      <w:r w:rsidR="00806702" w:rsidRPr="00A177A1">
        <w:t xml:space="preserve"> CAD and 76% (</w:t>
      </w:r>
      <w:r w:rsidR="00B12020" w:rsidRPr="00A177A1">
        <w:t xml:space="preserve">95% CI </w:t>
      </w:r>
      <w:r w:rsidR="00806702" w:rsidRPr="00A177A1">
        <w:t>65%</w:t>
      </w:r>
      <w:r w:rsidR="006768CB" w:rsidRPr="00A177A1">
        <w:t xml:space="preserve"> to </w:t>
      </w:r>
      <w:r w:rsidR="00806702" w:rsidRPr="00A177A1">
        <w:t xml:space="preserve">91%) </w:t>
      </w:r>
      <w:r w:rsidRPr="00A177A1">
        <w:t>on</w:t>
      </w:r>
      <w:r w:rsidR="00806702" w:rsidRPr="00A177A1">
        <w:t xml:space="preserve"> stroke </w:t>
      </w:r>
      <w:r w:rsidRPr="00A177A1">
        <w:t xml:space="preserve">were </w:t>
      </w:r>
      <w:r w:rsidR="00806702" w:rsidRPr="00A177A1">
        <w:t xml:space="preserve">mediated </w:t>
      </w:r>
      <w:r w:rsidRPr="00A177A1">
        <w:t>by e</w:t>
      </w:r>
      <w:r w:rsidR="00541A13" w:rsidRPr="00A177A1">
        <w:t>ffects on blood pressure, glucose levels and lipid traits</w:t>
      </w:r>
      <w:r w:rsidR="00806702" w:rsidRPr="00A177A1">
        <w:t>, with blood pressure being the most important and mediation for stroke being greatest</w:t>
      </w:r>
      <w:r w:rsidR="00FD7A7F"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 </w:instrText>
      </w:r>
      <w:r w:rsidR="00375260" w:rsidRPr="00A177A1">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instrText xml:space="preserve"> ADDIN EN.CITE.DATA </w:instrText>
      </w:r>
      <w:r w:rsidR="00375260" w:rsidRPr="00A177A1">
        <w:fldChar w:fldCharType="end"/>
      </w:r>
      <w:r w:rsidR="00FD7A7F" w:rsidRPr="00A177A1">
        <w:fldChar w:fldCharType="separate"/>
      </w:r>
      <w:r w:rsidR="00375260" w:rsidRPr="00A177A1">
        <w:rPr>
          <w:noProof/>
        </w:rPr>
        <w:t>(15)</w:t>
      </w:r>
      <w:r w:rsidR="00FD7A7F" w:rsidRPr="00A177A1">
        <w:fldChar w:fldCharType="end"/>
      </w:r>
      <w:r w:rsidR="00806702" w:rsidRPr="00A177A1">
        <w:t>.</w:t>
      </w:r>
      <w:r w:rsidR="00541A13" w:rsidRPr="00A177A1">
        <w:t xml:space="preserve"> However, the approach and data used in our current study offer</w:t>
      </w:r>
      <w:r w:rsidR="00364914" w:rsidRPr="00A177A1">
        <w:t>s</w:t>
      </w:r>
      <w:r w:rsidR="00541A13" w:rsidRPr="00A177A1">
        <w:t xml:space="preserve"> a number of </w:t>
      </w:r>
      <w:r w:rsidR="00364914" w:rsidRPr="00A177A1">
        <w:t xml:space="preserve">possible </w:t>
      </w:r>
      <w:r w:rsidR="00541A13" w:rsidRPr="00A177A1">
        <w:t>improvement</w:t>
      </w:r>
      <w:r w:rsidR="00364914" w:rsidRPr="00A177A1">
        <w:t>s</w:t>
      </w:r>
      <w:r w:rsidR="00541A13" w:rsidRPr="00A177A1">
        <w:t xml:space="preserve">. </w:t>
      </w:r>
      <w:r w:rsidR="005E7F6F" w:rsidRPr="00A177A1">
        <w:t xml:space="preserve">Our </w:t>
      </w:r>
      <w:r w:rsidR="00641C03" w:rsidRPr="00A177A1">
        <w:t>work</w:t>
      </w:r>
      <w:r w:rsidR="005E7F6F" w:rsidRPr="00A177A1">
        <w:t xml:space="preserve"> includes a greater repertoire of risk factors and CVD outcomes than have been considered </w:t>
      </w:r>
      <w:r w:rsidR="00641C03" w:rsidRPr="00A177A1">
        <w:t xml:space="preserve">together </w:t>
      </w:r>
      <w:r w:rsidR="00641C03" w:rsidRPr="00A177A1">
        <w:lastRenderedPageBreak/>
        <w:t>previously</w:t>
      </w:r>
      <w:r w:rsidR="00FD7A7F" w:rsidRPr="00A177A1">
        <w:fldChar w:fldCharType="begin">
          <w:fldData xml:space="preserve">PEVuZE5vdGU+PENpdGU+PEF1dGhvcj5YdTwvQXV0aG9yPjxZZWFyPjIwMTc8L1llYXI+PFJlY051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OTcwLTk4MzwvcGFnZXM+PHZvbHVtZT4zODM8L3ZvbHVtZT48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</w:fldData>
        </w:fldChar>
      </w:r>
      <w:r w:rsidR="00F93653" w:rsidRPr="00A177A1">
        <w:instrText xml:space="preserve"> ADDIN EN.CITE </w:instrText>
      </w:r>
      <w:r w:rsidR="00F93653" w:rsidRPr="00A177A1">
        <w:fldChar w:fldCharType="begin">
          <w:fldData xml:space="preserve">PEVuZE5vdGU+PENpdGU+PEF1dGhvcj5YdTwvQXV0aG9yPjxZZWFyPjIwMTc8L1llYXI+PFJlY051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OTcwLTk4MzwvcGFnZXM+PHZvbHVtZT4zODM8L3ZvbHVtZT48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</w:fldData>
        </w:fldChar>
      </w:r>
      <w:r w:rsidR="00F93653" w:rsidRPr="00A177A1">
        <w:instrText xml:space="preserve"> ADDIN EN.CITE.DATA </w:instrText>
      </w:r>
      <w:r w:rsidR="00F93653" w:rsidRPr="00A177A1">
        <w:fldChar w:fldCharType="end"/>
      </w:r>
      <w:r w:rsidR="00FD7A7F" w:rsidRPr="00A177A1">
        <w:fldChar w:fldCharType="separate"/>
      </w:r>
      <w:r w:rsidR="00F93653" w:rsidRPr="00A177A1">
        <w:rPr>
          <w:noProof/>
        </w:rPr>
        <w:t>(15, 44)</w:t>
      </w:r>
      <w:r w:rsidR="00FD7A7F" w:rsidRPr="00A177A1">
        <w:fldChar w:fldCharType="end"/>
      </w:r>
      <w:r w:rsidR="005E7F6F" w:rsidRPr="00A177A1">
        <w:t xml:space="preserve">, in particular drawing on </w:t>
      </w:r>
      <w:r w:rsidR="00641C03" w:rsidRPr="00A177A1">
        <w:t xml:space="preserve">recently available </w:t>
      </w:r>
      <w:r w:rsidR="005E7F6F" w:rsidRPr="00A177A1">
        <w:t>GWAS summary data to study smoking and PAD</w:t>
      </w:r>
      <w:r w:rsidR="005E7F6F" w:rsidRPr="00A177A1">
        <w:fldChar w:fldCharType="begin">
          <w:fldData xml:space="preserve">PEVuZE5vdGU+PENpdGU+PEF1dGhvcj5Xb290dG9uPC9BdXRob3I+PFllYXI+MjAxOTwvWWVhcj48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</w:fldData>
        </w:fldChar>
      </w:r>
      <w:r w:rsidR="00BB7ABE" w:rsidRPr="00A177A1">
        <w:instrText xml:space="preserve"> ADDIN EN.CITE </w:instrText>
      </w:r>
      <w:r w:rsidR="00BB7ABE" w:rsidRPr="00A177A1">
        <w:fldChar w:fldCharType="begin">
          <w:fldData xml:space="preserve">PEVuZE5vdGU+PENpdGU+PEF1dGhvcj5Xb290dG9uPC9BdXRob3I+PFllYXI+MjAxOTwvWWVhcj48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</w:fldData>
        </w:fldChar>
      </w:r>
      <w:r w:rsidR="00BB7ABE" w:rsidRPr="00A177A1">
        <w:instrText xml:space="preserve"> ADDIN EN.CITE.DATA </w:instrText>
      </w:r>
      <w:r w:rsidR="00BB7ABE" w:rsidRPr="00A177A1">
        <w:fldChar w:fldCharType="end"/>
      </w:r>
      <w:r w:rsidR="005E7F6F" w:rsidRPr="00A177A1">
        <w:fldChar w:fldCharType="separate"/>
      </w:r>
      <w:r w:rsidR="00BB7ABE" w:rsidRPr="00A177A1">
        <w:rPr>
          <w:noProof/>
        </w:rPr>
        <w:t>(23, 29)</w:t>
      </w:r>
      <w:r w:rsidR="005E7F6F" w:rsidRPr="00A177A1">
        <w:fldChar w:fldCharType="end"/>
      </w:r>
      <w:r w:rsidR="005E7F6F" w:rsidRPr="00A177A1">
        <w:t xml:space="preserve">. </w:t>
      </w:r>
      <w:r w:rsidR="00541A13" w:rsidRPr="00A177A1">
        <w:t xml:space="preserve">MR </w:t>
      </w:r>
      <w:r w:rsidR="00B12020" w:rsidRPr="00A177A1">
        <w:t xml:space="preserve">analysis </w:t>
      </w:r>
      <w:r w:rsidR="00541A13" w:rsidRPr="00A177A1">
        <w:t>use</w:t>
      </w:r>
      <w:r w:rsidR="00B12020" w:rsidRPr="00A177A1">
        <w:t>s</w:t>
      </w:r>
      <w:r w:rsidR="00541A13" w:rsidRPr="00A177A1">
        <w:t xml:space="preserve"> randomly allocated genetic variants that represent lifelong cumulative liability to the traits for which they serve as instruments </w:t>
      </w:r>
      <w:r w:rsidR="00B12020" w:rsidRPr="00A177A1">
        <w:t xml:space="preserve">and </w:t>
      </w:r>
      <w:r w:rsidR="00541A13" w:rsidRPr="00A177A1">
        <w:t xml:space="preserve">can </w:t>
      </w:r>
      <w:r w:rsidRPr="00A177A1">
        <w:t>therefore</w:t>
      </w:r>
      <w:r w:rsidR="00BB22F5" w:rsidRPr="00A177A1">
        <w:t xml:space="preserve"> help</w:t>
      </w:r>
      <w:r w:rsidRPr="00A177A1">
        <w:t xml:space="preserve"> </w:t>
      </w:r>
      <w:r w:rsidR="00541A13" w:rsidRPr="00A177A1">
        <w:t xml:space="preserve">overcome </w:t>
      </w:r>
      <w:r w:rsidR="0088037A" w:rsidRPr="00A177A1">
        <w:t xml:space="preserve">the </w:t>
      </w:r>
      <w:r w:rsidR="0057120A" w:rsidRPr="00A177A1">
        <w:t xml:space="preserve">environmental </w:t>
      </w:r>
      <w:r w:rsidR="00541A13" w:rsidRPr="00A177A1">
        <w:t>confounding that</w:t>
      </w:r>
      <w:r w:rsidR="0057120A" w:rsidRPr="00A177A1">
        <w:t xml:space="preserve"> may</w:t>
      </w:r>
      <w:r w:rsidR="00641C03" w:rsidRPr="00A177A1">
        <w:t xml:space="preserve"> </w:t>
      </w:r>
      <w:r w:rsidR="00BB22F5" w:rsidRPr="00A177A1">
        <w:t>bias</w:t>
      </w:r>
      <w:r w:rsidR="00541A13" w:rsidRPr="00A177A1">
        <w:t xml:space="preserve"> conventional observational stud</w:t>
      </w:r>
      <w:r w:rsidR="00BB22F5" w:rsidRPr="00A177A1">
        <w:t>ies</w:t>
      </w:r>
      <w:r w:rsidR="00364914" w:rsidRPr="00A177A1">
        <w:fldChar w:fldCharType="begin"/>
      </w:r>
      <w:r w:rsidR="00375260" w:rsidRPr="00A177A1">
        <w:instrText xml:space="preserve"> ADDIN EN.CITE &lt;EndNote&gt;&lt;Cite&gt;&lt;Author&gt;Carter&lt;/Author&gt;&lt;Year&gt;2019&lt;/Year&gt;&lt;RecNum&gt;711&lt;/RecNum&gt;&lt;DisplayText&gt;(16)&lt;/DisplayText&gt;&lt;record&gt;&lt;rec-number&gt;711&lt;/rec-number&gt;&lt;foreign-keys&gt;&lt;key app="EN" db-id="pw5dpzf5dsxf0levvxw5x09av22ads5fd0v9" timestamp="1573652876"&gt;711&lt;/key&gt;&lt;/foreign-keys&gt;&lt;ref-type name="Journal Article"&gt;17&lt;/ref-type&gt;&lt;contributors&gt;&lt;authors&gt;&lt;author&gt;Carter, Alice R&lt;/author&gt;&lt;author&gt;Sanderson, Eleanor&lt;/author&gt;&lt;author&gt;Hammerton, Gemma&lt;/author&gt;&lt;author&gt;Richmond, Rebecca C&lt;/author&gt;&lt;author&gt;Smith, George Davey&lt;/author&gt;&lt;author&gt;Heron, Jon&lt;/author&gt;&lt;author&gt;Taylor, Amy E&lt;/author&gt;&lt;author&gt;Davies, Neil M&lt;/author&gt;&lt;author&gt;Howe, Laura D&lt;/author&gt;&lt;/authors&gt;&lt;/contributors&gt;&lt;titles&gt;&lt;title&gt;Mendelian randomisation for mediation analysis: current methods and challenges for implementation&lt;/title&gt;&lt;secondary-title&gt;bioRxiv&lt;/secondary-title&gt;&lt;/titles&gt;&lt;periodical&gt;&lt;full-title&gt;bioRxiv&lt;/full-title&gt;&lt;/periodical&gt;&lt;pages&gt;835819&lt;/pages&gt;&lt;dates&gt;&lt;year&gt;2019&lt;/year&gt;&lt;/dates&gt;&lt;urls&gt;&lt;related-urls&gt;&lt;url&gt;https://www.biorxiv.org/content/biorxiv/early/2019/11/08/835819.full.pdf&lt;/url&gt;&lt;/related-urls&gt;&lt;/urls&gt;&lt;electronic-resource-num&gt;10.1101/835819&lt;/electronic-resource-num&gt;&lt;/record&gt;&lt;/Cite&gt;&lt;/EndNote&gt;</w:instrText>
      </w:r>
      <w:r w:rsidR="00364914" w:rsidRPr="00A177A1">
        <w:fldChar w:fldCharType="separate"/>
      </w:r>
      <w:r w:rsidR="00375260" w:rsidRPr="00A177A1">
        <w:rPr>
          <w:noProof/>
        </w:rPr>
        <w:t>(16)</w:t>
      </w:r>
      <w:r w:rsidR="00364914" w:rsidRPr="00A177A1">
        <w:fldChar w:fldCharType="end"/>
      </w:r>
      <w:r w:rsidR="00541A13" w:rsidRPr="00A177A1">
        <w:t>.</w:t>
      </w:r>
      <w:r w:rsidR="00364914" w:rsidRPr="00A177A1">
        <w:t xml:space="preserve"> </w:t>
      </w:r>
      <w:r w:rsidR="00866792" w:rsidRPr="00A177A1">
        <w:t xml:space="preserve">Consistent with this, our MR results </w:t>
      </w:r>
      <w:r w:rsidR="00BB22F5" w:rsidRPr="00A177A1">
        <w:t>indicate</w:t>
      </w:r>
      <w:r w:rsidR="00866792" w:rsidRPr="00A177A1">
        <w:t xml:space="preserve"> that these risk factors mediate a greater proportion of the effect of obesity than suggested </w:t>
      </w:r>
      <w:r w:rsidR="005E7F6F" w:rsidRPr="00A177A1">
        <w:t>by</w:t>
      </w:r>
      <w:r w:rsidR="00641C03" w:rsidRPr="00A177A1">
        <w:t xml:space="preserve"> previous</w:t>
      </w:r>
      <w:r w:rsidR="00866792" w:rsidRPr="00A177A1">
        <w:t xml:space="preserve"> conventional observational analyses</w:t>
      </w:r>
      <w:r w:rsidR="00866792" w:rsidRPr="00A177A1">
        <w:rPr>
          <w:noProof/>
        </w:rPr>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rPr>
          <w:noProof/>
        </w:rPr>
        <w:instrText xml:space="preserve"> ADDIN EN.CITE </w:instrText>
      </w:r>
      <w:r w:rsidR="00375260" w:rsidRPr="00A177A1">
        <w:rPr>
          <w:noProof/>
        </w:rPr>
        <w:fldChar w:fldCharType="begin">
          <w:fldData xml:space="preserve">PEVuZE5vdGU+PENpdGU+PEF1dGhvcj5MdTwvQXV0aG9yPjxZZWFyPjIwMTQ8L1llYXI+PFJlY051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</w:fldData>
        </w:fldChar>
      </w:r>
      <w:r w:rsidR="00375260" w:rsidRPr="00A177A1">
        <w:rPr>
          <w:noProof/>
        </w:rPr>
        <w:instrText xml:space="preserve"> ADDIN EN.CITE.DATA </w:instrText>
      </w:r>
      <w:r w:rsidR="00375260" w:rsidRPr="00A177A1">
        <w:rPr>
          <w:noProof/>
        </w:rPr>
      </w:r>
      <w:r w:rsidR="00375260" w:rsidRPr="00A177A1">
        <w:rPr>
          <w:noProof/>
        </w:rPr>
        <w:fldChar w:fldCharType="end"/>
      </w:r>
      <w:r w:rsidR="00866792" w:rsidRPr="00A177A1">
        <w:rPr>
          <w:noProof/>
        </w:rPr>
      </w:r>
      <w:r w:rsidR="00866792" w:rsidRPr="00A177A1">
        <w:rPr>
          <w:noProof/>
        </w:rPr>
        <w:fldChar w:fldCharType="separate"/>
      </w:r>
      <w:r w:rsidR="00375260" w:rsidRPr="00A177A1">
        <w:rPr>
          <w:noProof/>
        </w:rPr>
        <w:t>(15)</w:t>
      </w:r>
      <w:r w:rsidR="00866792" w:rsidRPr="00A177A1">
        <w:rPr>
          <w:noProof/>
        </w:rPr>
        <w:fldChar w:fldCharType="end"/>
      </w:r>
      <w:r w:rsidR="00866792" w:rsidRPr="00A177A1">
        <w:rPr>
          <w:noProof/>
        </w:rPr>
        <w:t xml:space="preserve">. </w:t>
      </w:r>
      <w:r w:rsidR="0057120A" w:rsidRPr="00A177A1">
        <w:rPr>
          <w:noProof/>
        </w:rPr>
        <w:t>Furthermore, our MR estimates are comparable to those obtained in previous MR studies considering BMI and WHR as exposures and different types of CVD as the outcome</w:t>
      </w:r>
      <w:r w:rsidR="0057120A" w:rsidRPr="00A177A1">
        <w:rPr>
          <w:noProof/>
        </w:rPr>
        <w:fldChar w:fldCharType="begin">
          <w:fldData xml:space="preserve">PEVuZE5vdGU+PENpdGU+PEF1dGhvcj5YdTwvQXV0aG9yPjxZZWFyPjIwMTc8L1llYXI+PFJlY051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=
</w:fldData>
        </w:fldChar>
      </w:r>
      <w:r w:rsidR="00F93653" w:rsidRPr="00A177A1">
        <w:rPr>
          <w:noProof/>
        </w:rPr>
        <w:instrText xml:space="preserve"> ADDIN EN.CITE </w:instrText>
      </w:r>
      <w:r w:rsidR="00F93653" w:rsidRPr="00A177A1">
        <w:rPr>
          <w:noProof/>
        </w:rPr>
        <w:fldChar w:fldCharType="begin">
          <w:fldData xml:space="preserve">PEVuZE5vdGU+PENpdGU+PEF1dGhvcj5YdTwvQXV0aG9yPjxZZWFyPjIwMTc8L1llYXI+PFJlY051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=
</w:fldData>
        </w:fldChar>
      </w:r>
      <w:r w:rsidR="00F93653" w:rsidRPr="00A177A1">
        <w:rPr>
          <w:noProof/>
        </w:rPr>
        <w:instrText xml:space="preserve"> ADDIN EN.CITE.DATA </w:instrText>
      </w:r>
      <w:r w:rsidR="00F93653" w:rsidRPr="00A177A1">
        <w:rPr>
          <w:noProof/>
        </w:rPr>
      </w:r>
      <w:r w:rsidR="00F93653" w:rsidRPr="00A177A1">
        <w:rPr>
          <w:noProof/>
        </w:rPr>
        <w:fldChar w:fldCharType="end"/>
      </w:r>
      <w:r w:rsidR="0057120A" w:rsidRPr="00A177A1">
        <w:rPr>
          <w:noProof/>
        </w:rPr>
      </w:r>
      <w:r w:rsidR="0057120A" w:rsidRPr="00A177A1">
        <w:rPr>
          <w:noProof/>
        </w:rPr>
        <w:fldChar w:fldCharType="separate"/>
      </w:r>
      <w:r w:rsidR="00F93653" w:rsidRPr="00A177A1">
        <w:rPr>
          <w:noProof/>
        </w:rPr>
        <w:t>(44, 56, 57)</w:t>
      </w:r>
      <w:r w:rsidR="0057120A" w:rsidRPr="00A177A1">
        <w:rPr>
          <w:noProof/>
        </w:rPr>
        <w:fldChar w:fldCharType="end"/>
      </w:r>
      <w:r w:rsidR="0057120A" w:rsidRPr="00A177A1">
        <w:rPr>
          <w:noProof/>
        </w:rPr>
        <w:t>.</w:t>
      </w:r>
    </w:p>
    <w:p w14:paraId="7FC71B58" w14:textId="24DF95EC" w:rsidR="00BB22F5" w:rsidRPr="00A177A1" w:rsidRDefault="00DF33F7" w:rsidP="00F77D03">
      <w:pPr>
        <w:spacing w:line="480" w:lineRule="auto"/>
      </w:pPr>
      <w:r w:rsidRPr="00A177A1">
        <w:rPr>
          <w:noProof/>
        </w:rPr>
        <w:t xml:space="preserve">Also of relevance here, we considered </w:t>
      </w:r>
      <w:r w:rsidR="00DB18F4" w:rsidRPr="00A177A1">
        <w:t xml:space="preserve">genetic liability to diabetes and genetically predicted fasting glucose in non-diabetic individuals as separate risk factors. Our findings support the concept that obesity traits confer an increased risk of CVD specifically through liability to diabetes, rather than variation in fasting glucose levels within the normal physiological range. </w:t>
      </w:r>
      <w:r w:rsidR="002C39CD" w:rsidRPr="00A177A1">
        <w:rPr>
          <w:noProof/>
        </w:rPr>
        <w:t>This is important because fasting glucose may have a non-linear association with CVD risk</w:t>
      </w:r>
      <w:r w:rsidR="00641C03" w:rsidRPr="00A177A1">
        <w:rPr>
          <w:noProof/>
        </w:rPr>
        <w:fldChar w:fldCharType="begin"/>
      </w:r>
      <w:r w:rsidR="00F93653" w:rsidRPr="00A177A1">
        <w:rPr>
          <w:noProof/>
        </w:rPr>
        <w:instrText xml:space="preserve"> ADDIN EN.CITE &lt;EndNote&gt;&lt;Cite&gt;&lt;Author&gt;Park&lt;/Author&gt;&lt;Year&gt;2013&lt;/Year&gt;&lt;RecNum&gt;751&lt;/RecNum&gt;&lt;DisplayText&gt;(58)&lt;/DisplayText&gt;&lt;record&gt;&lt;rec-number&gt;751&lt;/rec-number&gt;&lt;foreign-keys&gt;&lt;key app="EN" db-id="pw5dpzf5dsxf0levvxw5x09av22ads5fd0v9" timestamp="1577961530"&gt;751&lt;/key&gt;&lt;/foreign-keys&gt;&lt;ref-type name="Journal Article"&gt;17&lt;/ref-type&gt;&lt;contributors&gt;&lt;authors&gt;&lt;author&gt;Park, C.&lt;/author&gt;&lt;author&gt;Guallar, E.&lt;/author&gt;&lt;author&gt;Linton, J. A.&lt;/author&gt;&lt;author&gt;Lee, D. C.&lt;/author&gt;&lt;author&gt;Jang, Y.&lt;/author&gt;&lt;author&gt;Son, D. K.&lt;/author&gt;&lt;author&gt;Han, E. J.&lt;/author&gt;&lt;author&gt;Baek, S. J.&lt;/author&gt;&lt;author&gt;Yun, Y. D.&lt;/author&gt;&lt;author&gt;Jee, S. H.&lt;/author&gt;&lt;author&gt;Samet, J. M.&lt;/author&gt;&lt;/authors&gt;&lt;/contributors&gt;&lt;auth-address&gt;International Health Care Center, Severance Hospital, Seoul, Korea.&lt;/auth-address&gt;&lt;titles&gt;&lt;title&gt;Fasting glucose level and the risk of incident atherosclerotic cardiovascular diseases&lt;/title&gt;&lt;secondary-title&gt;Diabetes Care&lt;/secondary-title&gt;&lt;/titles&gt;&lt;periodical&gt;&lt;full-title&gt;Diabetes Care&lt;/full-title&gt;&lt;/periodical&gt;&lt;pages&gt;1988-93&lt;/pages&gt;&lt;volume&gt;36&lt;/volume&gt;&lt;number&gt;7&lt;/number&gt;&lt;keywords&gt;&lt;keyword&gt;Adult&lt;/keyword&gt;&lt;keyword&gt;Aged&lt;/keyword&gt;&lt;keyword&gt;Aged, 80 and over&lt;/keyword&gt;&lt;keyword&gt;Blood Glucose/*metabolism&lt;/keyword&gt;&lt;keyword&gt;Cardiovascular Diseases/*blood/*epidemiology&lt;/keyword&gt;&lt;keyword&gt;Coronary Disease/blood/epidemiology&lt;/keyword&gt;&lt;keyword&gt;Fasting/*blood&lt;/keyword&gt;&lt;keyword&gt;Female&lt;/keyword&gt;&lt;keyword&gt;Humans&lt;/keyword&gt;&lt;keyword&gt;Male&lt;/keyword&gt;&lt;keyword&gt;Middle Aged&lt;/keyword&gt;&lt;keyword&gt;Prospective Studies&lt;/keyword&gt;&lt;keyword&gt;Risk Factors&lt;/keyword&gt;&lt;keyword&gt;Stroke/blood/epidemiology&lt;/keyword&gt;&lt;/keywords&gt;&lt;dates&gt;&lt;year&gt;2013&lt;/year&gt;&lt;pub-dates&gt;&lt;date&gt;Jul&lt;/date&gt;&lt;/pub-dates&gt;&lt;/dates&gt;&lt;isbn&gt;1935-5548 (Electronic)&amp;#xD;0149-5992 (Linking)&lt;/isbn&gt;&lt;accession-num&gt;23404299&lt;/accession-num&gt;&lt;urls&gt;&lt;related-urls&gt;&lt;url&gt;https://www.ncbi.nlm.nih.gov/pubmed/23404299&lt;/url&gt;&lt;/related-urls&gt;&lt;/urls&gt;&lt;custom2&gt;PMC3687304&lt;/custom2&gt;&lt;electronic-resource-num&gt;10.2337/dc12-1577&lt;/electronic-resource-num&gt;&lt;/record&gt;&lt;/Cite&gt;&lt;/EndNote&gt;</w:instrText>
      </w:r>
      <w:r w:rsidR="00641C03" w:rsidRPr="00A177A1">
        <w:rPr>
          <w:noProof/>
        </w:rPr>
        <w:fldChar w:fldCharType="separate"/>
      </w:r>
      <w:r w:rsidR="00F93653" w:rsidRPr="00A177A1">
        <w:rPr>
          <w:noProof/>
        </w:rPr>
        <w:t>(58)</w:t>
      </w:r>
      <w:r w:rsidR="00641C03" w:rsidRPr="00A177A1">
        <w:rPr>
          <w:noProof/>
        </w:rPr>
        <w:fldChar w:fldCharType="end"/>
      </w:r>
      <w:r w:rsidR="002C39CD" w:rsidRPr="00A177A1">
        <w:rPr>
          <w:noProof/>
        </w:rPr>
        <w:t>, only having detrimental effect</w:t>
      </w:r>
      <w:r w:rsidR="00DB18F4" w:rsidRPr="00A177A1">
        <w:rPr>
          <w:noProof/>
        </w:rPr>
        <w:t>s</w:t>
      </w:r>
      <w:r w:rsidR="002C39CD" w:rsidRPr="00A177A1">
        <w:rPr>
          <w:noProof/>
        </w:rPr>
        <w:t xml:space="preserve"> </w:t>
      </w:r>
      <w:r w:rsidR="008A4536" w:rsidRPr="00A177A1">
        <w:rPr>
          <w:noProof/>
        </w:rPr>
        <w:t>beyond a certain point</w:t>
      </w:r>
      <w:r w:rsidR="00B60367" w:rsidRPr="00A177A1">
        <w:rPr>
          <w:noProof/>
        </w:rPr>
        <w:fldChar w:fldCharType="begin"/>
      </w:r>
      <w:r w:rsidR="00F93653" w:rsidRPr="00A177A1">
        <w:rPr>
          <w:noProof/>
        </w:rPr>
        <w:instrText xml:space="preserve"> ADDIN EN.CITE &lt;EndNote&gt;&lt;Cite&gt;&lt;Author&gt;Fuller&lt;/Author&gt;&lt;Year&gt;1980&lt;/Year&gt;&lt;RecNum&gt;772&lt;/RecNum&gt;&lt;DisplayText&gt;(59)&lt;/DisplayText&gt;&lt;record&gt;&lt;rec-number&gt;772&lt;/rec-number&gt;&lt;foreign-keys&gt;&lt;key app="EN" db-id="pw5dpzf5dsxf0levvxw5x09av22ads5fd0v9" timestamp="1579775947"&gt;772&lt;/key&gt;&lt;/foreign-keys&gt;&lt;ref-type name="Journal Article"&gt;17&lt;/ref-type&gt;&lt;contributors&gt;&lt;authors&gt;&lt;author&gt;Fuller, J. H.&lt;/author&gt;&lt;author&gt;Shipley, M. J.&lt;/author&gt;&lt;author&gt;Rose, G.&lt;/author&gt;&lt;author&gt;Jarrett, R. J.&lt;/author&gt;&lt;author&gt;Keen, H.&lt;/author&gt;&lt;/authors&gt;&lt;/contributors&gt;&lt;titles&gt;&lt;title&gt;Coronary-heart-disease risk and impaired glucose tolerance. The Whitehall study&lt;/title&gt;&lt;secondary-title&gt;Lancet&lt;/secondary-title&gt;&lt;/titles&gt;&lt;periodical&gt;&lt;full-title&gt;Lancet&lt;/full-title&gt;&lt;/periodical&gt;&lt;pages&gt;1373-6&lt;/pages&gt;&lt;volume&gt;1&lt;/volume&gt;&lt;number&gt;8183&lt;/number&gt;&lt;keywords&gt;&lt;keyword&gt;Adult&lt;/keyword&gt;&lt;keyword&gt;Age Factors&lt;/keyword&gt;&lt;keyword&gt;Blood Glucose/*analysis&lt;/keyword&gt;&lt;keyword&gt;Capillaries&lt;/keyword&gt;&lt;keyword&gt;Coronary Disease/blood/*mortality&lt;/keyword&gt;&lt;keyword&gt;Diabetes Mellitus/drug therapy&lt;/keyword&gt;&lt;keyword&gt;Electrocardiography&lt;/keyword&gt;&lt;keyword&gt;Glucose Tolerance Test&lt;/keyword&gt;&lt;keyword&gt;Humans&lt;/keyword&gt;&lt;keyword&gt;Hyperglycemia/drug therapy&lt;/keyword&gt;&lt;keyword&gt;Insulin/therapeutic use&lt;/keyword&gt;&lt;keyword&gt;Male&lt;/keyword&gt;&lt;keyword&gt;Middle Aged&lt;/keyword&gt;&lt;keyword&gt;Risk&lt;/keyword&gt;&lt;keyword&gt;Systole&lt;/keyword&gt;&lt;/keywords&gt;&lt;dates&gt;&lt;year&gt;1980&lt;/year&gt;&lt;pub-dates&gt;&lt;date&gt;Jun 28&lt;/date&gt;&lt;/pub-dates&gt;&lt;/dates&gt;&lt;isbn&gt;0140-6736 (Print)&amp;#xD;0140-6736 (Linking)&lt;/isbn&gt;&lt;accession-num&gt;6104171&lt;/accession-num&gt;&lt;urls&gt;&lt;related-urls&gt;&lt;url&gt;https://www.ncbi.nlm.nih.gov/pubmed/6104171&lt;/url&gt;&lt;/related-urls&gt;&lt;/urls&gt;&lt;electronic-resource-num&gt;10.1016/s0140-6736(80)92651-3&lt;/electronic-resource-num&gt;&lt;/record&gt;&lt;/Cite&gt;&lt;/EndNote&gt;</w:instrText>
      </w:r>
      <w:r w:rsidR="00B60367" w:rsidRPr="00A177A1">
        <w:rPr>
          <w:noProof/>
        </w:rPr>
        <w:fldChar w:fldCharType="separate"/>
      </w:r>
      <w:r w:rsidR="00F93653" w:rsidRPr="00A177A1">
        <w:rPr>
          <w:noProof/>
        </w:rPr>
        <w:t>(59)</w:t>
      </w:r>
      <w:r w:rsidR="00B60367" w:rsidRPr="00A177A1">
        <w:rPr>
          <w:noProof/>
        </w:rPr>
        <w:fldChar w:fldCharType="end"/>
      </w:r>
      <w:r w:rsidR="002C39CD" w:rsidRPr="00A177A1">
        <w:rPr>
          <w:noProof/>
        </w:rPr>
        <w:t xml:space="preserve">. </w:t>
      </w:r>
    </w:p>
    <w:p w14:paraId="01CF4459" w14:textId="715820EF" w:rsidR="009F69C7" w:rsidRPr="00A177A1" w:rsidRDefault="00364914" w:rsidP="00F77D03">
      <w:pPr>
        <w:spacing w:line="480" w:lineRule="auto"/>
      </w:pPr>
      <w:r w:rsidRPr="00A177A1">
        <w:t xml:space="preserve">Our current study also has limitations. </w:t>
      </w:r>
      <w:r w:rsidR="00124D6F" w:rsidRPr="00A177A1">
        <w:t xml:space="preserve">The aim of the current work was to investigate the degree to which cardiometabolic traits mediate the effects of BMI and WHR on CVD outcomes, and </w:t>
      </w:r>
      <w:r w:rsidR="00E71C34" w:rsidRPr="00A177A1">
        <w:t>our study</w:t>
      </w:r>
      <w:r w:rsidR="00124D6F" w:rsidRPr="00A177A1">
        <w:t xml:space="preserve"> did not extend to investigate any possible role of BMI or WHR in mediating the effects of </w:t>
      </w:r>
      <w:r w:rsidR="00E71C34" w:rsidRPr="00A177A1">
        <w:t>the considered</w:t>
      </w:r>
      <w:r w:rsidR="00124D6F" w:rsidRPr="00A177A1">
        <w:t xml:space="preserve"> cardiometabolic traits on CVD risk. </w:t>
      </w:r>
      <w:r w:rsidR="00AE27CD" w:rsidRPr="00A177A1">
        <w:t>The genetic assoc</w:t>
      </w:r>
      <w:r w:rsidR="00FA3BEF" w:rsidRPr="00A177A1">
        <w:t>iation data used in this work are</w:t>
      </w:r>
      <w:r w:rsidR="00AE27CD" w:rsidRPr="00A177A1">
        <w:t xml:space="preserve"> drawn from predominantly European populations, and should therefore be interpreted with caution when extrapolating to other ethnic groups. </w:t>
      </w:r>
      <w:r w:rsidR="004076E7" w:rsidRPr="00A177A1">
        <w:t>Diabetes is a binary outcome, and as such our consideration of genetically predicted diabetes could introduce bias into the mediation analysis because not all individuals possessing such</w:t>
      </w:r>
      <w:r w:rsidR="008170B7" w:rsidRPr="00A177A1">
        <w:t xml:space="preserve"> genetic</w:t>
      </w:r>
      <w:r w:rsidR="004076E7" w:rsidRPr="00A177A1">
        <w:t xml:space="preserve"> liability develop diabetes-related traits</w:t>
      </w:r>
      <w:r w:rsidR="00AA5E79" w:rsidRPr="00A177A1">
        <w:fldChar w:fldCharType="begin"/>
      </w:r>
      <w:r w:rsidR="00C042DA" w:rsidRPr="00A177A1">
        <w:instrText xml:space="preserve"> ADDIN EN.CITE &lt;EndNote&gt;&lt;Cite&gt;&lt;Author&gt;Burgess&lt;/Author&gt;&lt;Year&gt;2018&lt;/Year&gt;&lt;RecNum&gt;201&lt;/RecNum&gt;&lt;DisplayText&gt;(41)&lt;/DisplayText&gt;&lt;record&gt;&lt;rec-number&gt;201&lt;/rec-number&gt;&lt;foreign-keys&gt;&lt;key app="EN" db-id="pw5dpzf5dsxf0levvxw5x09av22ads5fd0v9" timestamp="1541006774"&gt;201&lt;/key&gt;&lt;/foreign-keys&gt;&lt;ref-type name="Journal Article"&gt;17&lt;/ref-type&gt;&lt;contributors&gt;&lt;authors&gt;&lt;author&gt;Burgess, S.&lt;/author&gt;&lt;author&gt;Labrecque, J. A.&lt;/author&gt;&lt;/authors&gt;&lt;/contributors&gt;&lt;auth-address&gt;MRC Biostatistics Unit, Cambridge Institute of Public Health, University of Cambridge, Robinson Way, Cambridge, CB2 0SR, UK. sb452@medschl.cam.ac.uk.&amp;#xD;Department of Public Health and Primary Care, University of Cambridge, Cambridge, UK. sb452@medschl.cam.ac.uk.&amp;#xD;Department of Epidemiology, Erasmus MC, Rotterdam, Netherlands.&lt;/auth-address&gt;&lt;titles&gt;&lt;title&gt;Mendelian randomization with a binary exposure variable: interpretation and presentation of causal estimates&lt;/title&gt;&lt;secondary-title&gt;Eur J Epidemiol&lt;/secondary-title&gt;&lt;/titles&gt;&lt;periodical&gt;&lt;full-title&gt;Eur J Epidemiol&lt;/full-title&gt;&lt;abbr-1&gt;Eur J Epidemiol&lt;/abbr-1&gt;&lt;/periodical&gt;&lt;pages&gt;947-952&lt;/pages&gt;&lt;volume&gt;33&lt;/volume&gt;&lt;number&gt;10&lt;/number&gt;&lt;keywords&gt;&lt;keyword&gt;Causal inference&lt;/keyword&gt;&lt;keyword&gt;Effect estimation&lt;/keyword&gt;&lt;keyword&gt;Genetic epidemiology&lt;/keyword&gt;&lt;keyword&gt;Instrumental variable&lt;/keyword&gt;&lt;keyword&gt;Mendelian randomization&lt;/keyword&gt;&lt;/keywords&gt;&lt;dates&gt;&lt;year&gt;2018&lt;/year&gt;&lt;pub-dates&gt;&lt;date&gt;Oct&lt;/date&gt;&lt;/pub-dates&gt;&lt;/dates&gt;&lt;isbn&gt;1573-7284 (Electronic)&amp;#xD;0393-2990 (Linking)&lt;/isbn&gt;&lt;accession-num&gt;30039250&lt;/accession-num&gt;&lt;urls&gt;&lt;related-urls&gt;&lt;url&gt;https://www.ncbi.nlm.nih.gov/pubmed/30039250&lt;/url&gt;&lt;/related-urls&gt;&lt;/urls&gt;&lt;custom2&gt;PMC6153517&lt;/custom2&gt;&lt;electronic-resource-num&gt;10.1007/s10654-018-0424-6&lt;/electronic-resource-num&gt;&lt;/record&gt;&lt;/Cite&gt;&lt;/EndNote&gt;</w:instrText>
      </w:r>
      <w:r w:rsidR="00AA5E79" w:rsidRPr="00A177A1">
        <w:fldChar w:fldCharType="separate"/>
      </w:r>
      <w:r w:rsidR="00C042DA" w:rsidRPr="00A177A1">
        <w:rPr>
          <w:noProof/>
        </w:rPr>
        <w:t>(41)</w:t>
      </w:r>
      <w:r w:rsidR="00AA5E79" w:rsidRPr="00A177A1">
        <w:fldChar w:fldCharType="end"/>
      </w:r>
      <w:r w:rsidR="004076E7" w:rsidRPr="00A177A1">
        <w:t xml:space="preserve">. </w:t>
      </w:r>
      <w:r w:rsidR="003E14DB" w:rsidRPr="00A177A1">
        <w:t>SBP was used as a proxy for studying the effects of blood pressure more generally. Given the high degree of phenotypic and genetic correlation between blood pressure traits</w:t>
      </w:r>
      <w:r w:rsidR="00AC6683" w:rsidRPr="00A177A1">
        <w:fldChar w:fldCharType="begin">
          <w:fldData xml:space="preserve">PEVuZE5vdGU+PENpdGU+PEF1dGhvcj5FdmFuZ2Vsb3U8L0F1dGhvcj48WWVhcj4yMDE4PC9ZZWFy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ENlbnRl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</w:fldData>
        </w:fldChar>
      </w:r>
      <w:r w:rsidR="00F93653" w:rsidRPr="00A177A1">
        <w:instrText xml:space="preserve"> ADDIN EN.CITE </w:instrText>
      </w:r>
      <w:r w:rsidR="00F93653" w:rsidRPr="00A177A1">
        <w:fldChar w:fldCharType="begin">
          <w:fldData xml:space="preserve">PEVuZE5vdGU+PENpdGU+PEF1dGhvcj5FdmFuZ2Vsb3U8L0F1dGhvcj48WWVhcj4yMDE4PC9ZZWFy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ENlbnRl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</w:fldData>
        </w:fldChar>
      </w:r>
      <w:r w:rsidR="00F93653" w:rsidRPr="00A177A1">
        <w:instrText xml:space="preserve"> ADDIN EN.CITE.DATA </w:instrText>
      </w:r>
      <w:r w:rsidR="00F93653" w:rsidRPr="00A177A1">
        <w:fldChar w:fldCharType="end"/>
      </w:r>
      <w:r w:rsidR="00AC6683" w:rsidRPr="00A177A1">
        <w:fldChar w:fldCharType="separate"/>
      </w:r>
      <w:r w:rsidR="00F93653" w:rsidRPr="00A177A1">
        <w:rPr>
          <w:noProof/>
        </w:rPr>
        <w:t>(60)</w:t>
      </w:r>
      <w:r w:rsidR="00AC6683" w:rsidRPr="00A177A1">
        <w:fldChar w:fldCharType="end"/>
      </w:r>
      <w:r w:rsidR="003E14DB" w:rsidRPr="00A177A1">
        <w:t xml:space="preserve">, this would </w:t>
      </w:r>
      <w:r w:rsidR="003C4652" w:rsidRPr="00A177A1">
        <w:t>seem</w:t>
      </w:r>
      <w:r w:rsidR="003E14DB" w:rsidRPr="00A177A1">
        <w:t xml:space="preserve"> unlikely to affect the conclusions drawn. </w:t>
      </w:r>
      <w:r w:rsidR="00AA5E79" w:rsidRPr="00A177A1">
        <w:t xml:space="preserve">A theoretical weakness of </w:t>
      </w:r>
      <w:r w:rsidR="003E14DB" w:rsidRPr="00A177A1">
        <w:t>the</w:t>
      </w:r>
      <w:r w:rsidR="00AA5E79" w:rsidRPr="00A177A1">
        <w:t xml:space="preserve"> MR approach relate</w:t>
      </w:r>
      <w:r w:rsidR="00E03B10" w:rsidRPr="00A177A1">
        <w:t>s</w:t>
      </w:r>
      <w:r w:rsidR="00AA5E79" w:rsidRPr="00A177A1">
        <w:t xml:space="preserve"> to bias from </w:t>
      </w:r>
      <w:r w:rsidR="00AA5E79" w:rsidRPr="00A177A1">
        <w:lastRenderedPageBreak/>
        <w:t>pleiotropic effects of the genetic variants incorporated as instruments for the traits under study, where</w:t>
      </w:r>
      <w:r w:rsidR="00E03B10" w:rsidRPr="00A177A1">
        <w:t>by</w:t>
      </w:r>
      <w:r w:rsidR="00AA5E79" w:rsidRPr="00A177A1">
        <w:t xml:space="preserve"> they </w:t>
      </w:r>
      <w:r w:rsidR="00BB22F5" w:rsidRPr="00A177A1">
        <w:t xml:space="preserve">may </w:t>
      </w:r>
      <w:r w:rsidR="00AA5E79" w:rsidRPr="00A177A1">
        <w:t xml:space="preserve">directly affect the outcome through pathways independent of the exposure or mediators being considered. </w:t>
      </w:r>
      <w:r w:rsidR="0058181B" w:rsidRPr="00A177A1">
        <w:t>Although</w:t>
      </w:r>
      <w:r w:rsidR="00081E1A" w:rsidRPr="00A177A1">
        <w:t xml:space="preserve"> </w:t>
      </w:r>
      <w:r w:rsidR="00FA3BEF" w:rsidRPr="00A177A1">
        <w:t>such bias cannot be entirely excluded</w:t>
      </w:r>
      <w:r w:rsidR="00AA5E79" w:rsidRPr="00A177A1">
        <w:t xml:space="preserve">, it is reassuring that </w:t>
      </w:r>
      <w:r w:rsidR="003E14DB" w:rsidRPr="00A177A1">
        <w:t xml:space="preserve">we obtained </w:t>
      </w:r>
      <w:r w:rsidR="00AA5E79" w:rsidRPr="00A177A1">
        <w:t>similar MR es</w:t>
      </w:r>
      <w:r w:rsidR="00E03B10" w:rsidRPr="00A177A1">
        <w:t xml:space="preserve">timates for the total effect of </w:t>
      </w:r>
      <w:r w:rsidR="00AA5E79" w:rsidRPr="00A177A1">
        <w:t>BMI and WHR respectively on the three CVD outcomes when performing the IVW, contamination-mixture</w:t>
      </w:r>
      <w:r w:rsidR="006768CB" w:rsidRPr="00A177A1">
        <w:t>,</w:t>
      </w:r>
      <w:r w:rsidR="00AA5E79" w:rsidRPr="00A177A1">
        <w:t xml:space="preserve"> weighted median</w:t>
      </w:r>
      <w:r w:rsidR="006768CB" w:rsidRPr="00A177A1">
        <w:t xml:space="preserve"> and</w:t>
      </w:r>
      <w:r w:rsidR="00AA5E79" w:rsidRPr="00A177A1">
        <w:t xml:space="preserve"> MR</w:t>
      </w:r>
      <w:r w:rsidR="006768CB" w:rsidRPr="00A177A1">
        <w:t>-Egger</w:t>
      </w:r>
      <w:r w:rsidR="00AA5E79" w:rsidRPr="00A177A1">
        <w:t xml:space="preserve"> methods that each make </w:t>
      </w:r>
      <w:r w:rsidR="00BB22F5" w:rsidRPr="00A177A1">
        <w:t>different</w:t>
      </w:r>
      <w:r w:rsidR="00E03B10" w:rsidRPr="00A177A1">
        <w:t xml:space="preserve"> assumptions </w:t>
      </w:r>
      <w:r w:rsidR="00BB22F5" w:rsidRPr="00A177A1">
        <w:t>concerning</w:t>
      </w:r>
      <w:r w:rsidR="00E03B10" w:rsidRPr="00A177A1">
        <w:t xml:space="preserve"> </w:t>
      </w:r>
      <w:r w:rsidR="00AA5E79" w:rsidRPr="00A177A1">
        <w:t>the presence of pleiotropic variants</w:t>
      </w:r>
      <w:r w:rsidR="005730B7" w:rsidRPr="00A177A1">
        <w:fldChar w:fldCharType="begin"/>
      </w:r>
      <w:r w:rsidR="005730B7" w:rsidRPr="00A177A1">
        <w:instrText xml:space="preserve"> ADDIN EN.CITE &lt;EndNote&gt;&lt;Cite&gt;&lt;Author&gt;Slob&lt;/Author&gt;&lt;Year&gt;2020&lt;/Year&gt;&lt;RecNum&gt;1016&lt;/RecNum&gt;&lt;DisplayText&gt;(42)&lt;/DisplayText&gt;&lt;record&gt;&lt;rec-number&gt;1016&lt;/rec-number&gt;&lt;foreign-keys&gt;&lt;key app="EN" db-id="pw5dpzf5dsxf0levvxw5x09av22ads5fd0v9" timestamp="1591175609"&gt;1016&lt;/key&gt;&lt;/foreign-keys&gt;&lt;ref-type name="Journal Article"&gt;17&lt;/ref-type&gt;&lt;contributors&gt;&lt;authors&gt;&lt;author&gt;Slob, E. A. W.&lt;/author&gt;&lt;author&gt;Burgess, S.&lt;/author&gt;&lt;/authors&gt;&lt;/contributors&gt;&lt;auth-address&gt;Erasmus School of Economics, Erasmus University Rotterdam, Rotterdam, The Netherlands.&amp;#xD;Erasmus University Rotterdam Institute for Behavior and Biology, Rotterdam, The Netherlands.&amp;#xD;Department of Public Health and Primary Care, University of Cambridge, Cambridge, UK.&amp;#xD;MRC Biostatistics Unit, University of Cambridge, Cambridge, UK.&lt;/auth-address&gt;&lt;titles&gt;&lt;title&gt;A comparison of robust Mendelian randomization methods using summary data&lt;/title&gt;&lt;secondary-title&gt;Genet Epidemiol&lt;/secondary-title&gt;&lt;/titles&gt;&lt;periodical&gt;&lt;full-title&gt;Genet Epidemiol&lt;/full-title&gt;&lt;abbr-1&gt;Genet Epidemiol&lt;/abbr-1&gt;&lt;/periodical&gt;&lt;pages&gt;313-329&lt;/pages&gt;&lt;volume&gt;44&lt;/volume&gt;&lt;number&gt;4&lt;/number&gt;&lt;keywords&gt;&lt;keyword&gt;Mendelian randomization&lt;/keyword&gt;&lt;keyword&gt;causal inference&lt;/keyword&gt;&lt;keyword&gt;pleiotropy&lt;/keyword&gt;&lt;keyword&gt;robust estimation&lt;/keyword&gt;&lt;keyword&gt;summary statistics&lt;/keyword&gt;&lt;/keywords&gt;&lt;dates&gt;&lt;year&gt;2020&lt;/year&gt;&lt;pub-dates&gt;&lt;date&gt;Jun&lt;/date&gt;&lt;/pub-dates&gt;&lt;/dates&gt;&lt;isbn&gt;1098-2272 (Electronic)&amp;#xD;0741-0395 (Linking)&lt;/isbn&gt;&lt;accession-num&gt;32249995&lt;/accession-num&gt;&lt;urls&gt;&lt;related-urls&gt;&lt;url&gt;https://www.ncbi.nlm.nih.gov/pubmed/32249995&lt;/url&gt;&lt;/related-urls&gt;&lt;/urls&gt;&lt;electronic-resource-num&gt;10.1002/gepi.22295&lt;/electronic-resource-num&gt;&lt;/record&gt;&lt;/Cite&gt;&lt;/EndNote&gt;</w:instrText>
      </w:r>
      <w:r w:rsidR="005730B7" w:rsidRPr="00A177A1">
        <w:fldChar w:fldCharType="separate"/>
      </w:r>
      <w:r w:rsidR="005730B7" w:rsidRPr="00A177A1">
        <w:rPr>
          <w:noProof/>
        </w:rPr>
        <w:t>(42)</w:t>
      </w:r>
      <w:r w:rsidR="005730B7" w:rsidRPr="00A177A1">
        <w:fldChar w:fldCharType="end"/>
      </w:r>
      <w:r w:rsidR="00AA5E79" w:rsidRPr="00A177A1">
        <w:t xml:space="preserve">. </w:t>
      </w:r>
      <w:r w:rsidR="00FA3BEF" w:rsidRPr="00A177A1">
        <w:t>Finally, there is currently</w:t>
      </w:r>
      <w:r w:rsidR="0088037A" w:rsidRPr="00A177A1">
        <w:t xml:space="preserve"> no</w:t>
      </w:r>
      <w:r w:rsidR="00FA3BEF" w:rsidRPr="00A177A1">
        <w:t xml:space="preserve"> available method for assessing instrument strength within the two-sample multivariable MR setting, and we could therefore not </w:t>
      </w:r>
      <w:r w:rsidR="0088037A" w:rsidRPr="00A177A1">
        <w:t>assess</w:t>
      </w:r>
      <w:r w:rsidR="00FA3BEF" w:rsidRPr="00A177A1">
        <w:t xml:space="preserve"> potential vulnerability to weak instrument bias</w:t>
      </w:r>
      <w:r w:rsidR="00FA3BEF" w:rsidRPr="00A177A1">
        <w:fldChar w:fldCharType="begin"/>
      </w:r>
      <w:r w:rsidR="00C042DA" w:rsidRPr="00A177A1">
        <w:instrText xml:space="preserve"> ADDIN EN.CITE &lt;EndNote&gt;&lt;Cite&gt;&lt;Author&gt;Sanderson&lt;/Author&gt;&lt;Year&gt;2018&lt;/Year&gt;&lt;RecNum&gt;453&lt;/RecNum&gt;&lt;DisplayText&gt;(38)&lt;/DisplayText&gt;&lt;record&gt;&lt;rec-number&gt;453&lt;/rec-number&gt;&lt;foreign-keys&gt;&lt;key app="EN" db-id="pw5dpzf5dsxf0levvxw5x09av22ads5fd0v9" timestamp="1560174839"&gt;453&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sample and two-sample summary data settings&lt;/title&gt;&lt;secondary-title&gt;Int J Epidemiol &lt;/secondary-title&gt;&lt;/titles&gt;&lt;periodical&gt;&lt;full-title&gt;Int J Epidemiol &lt;/full-title&gt;&lt;/periodical&gt;&lt;pages&gt;48(3):713-727&lt;/pages&gt;&lt;dates&gt;&lt;year&gt;2018&lt;/year&gt;&lt;/dates&gt;&lt;urls&gt;&lt;/urls&gt;&lt;electronic-resource-num&gt;10.1093/ije/dyy262&lt;/electronic-resource-num&gt;&lt;/record&gt;&lt;/Cite&gt;&lt;/EndNote&gt;</w:instrText>
      </w:r>
      <w:r w:rsidR="00FA3BEF" w:rsidRPr="00A177A1">
        <w:fldChar w:fldCharType="separate"/>
      </w:r>
      <w:r w:rsidR="00C042DA" w:rsidRPr="00A177A1">
        <w:rPr>
          <w:noProof/>
        </w:rPr>
        <w:t>(38)</w:t>
      </w:r>
      <w:r w:rsidR="00FA3BEF" w:rsidRPr="00A177A1">
        <w:fldChar w:fldCharType="end"/>
      </w:r>
      <w:r w:rsidR="00FA3BEF" w:rsidRPr="00A177A1">
        <w:t>.</w:t>
      </w:r>
      <w:r w:rsidR="009F69C7" w:rsidRPr="00A177A1">
        <w:t xml:space="preserve"> </w:t>
      </w:r>
    </w:p>
    <w:p w14:paraId="51CF2A6F" w14:textId="13FA3BA7" w:rsidR="00C60BBE" w:rsidRPr="00A177A1" w:rsidRDefault="00C60BBE" w:rsidP="00F77D03">
      <w:pPr>
        <w:spacing w:line="480" w:lineRule="auto"/>
      </w:pPr>
      <w:r w:rsidRPr="00A177A1">
        <w:t xml:space="preserve">In conclusion, this work </w:t>
      </w:r>
      <w:r w:rsidR="00AD6A14" w:rsidRPr="00A177A1">
        <w:t>using</w:t>
      </w:r>
      <w:r w:rsidRPr="00A177A1">
        <w:t xml:space="preserve"> the MR framework </w:t>
      </w:r>
      <w:r w:rsidR="00AD6A14" w:rsidRPr="00A177A1">
        <w:t>suggests</w:t>
      </w:r>
      <w:r w:rsidRPr="00A177A1">
        <w:t xml:space="preserve"> that the majority of the effect</w:t>
      </w:r>
      <w:r w:rsidR="0088037A" w:rsidRPr="00A177A1">
        <w:t>s of obesity on CVD risk are</w:t>
      </w:r>
      <w:r w:rsidRPr="00A177A1">
        <w:t xml:space="preserve"> mediated through metabolic risk factors, most notably diabetes and blood pressure. Comprehensive public health measures that target the reduction of obesity prevalence alongside control and management of its downstream mediators </w:t>
      </w:r>
      <w:r w:rsidR="005A5A41" w:rsidRPr="00A177A1">
        <w:t>are</w:t>
      </w:r>
      <w:r w:rsidRPr="00A177A1">
        <w:t xml:space="preserve"> likely to be most effective for </w:t>
      </w:r>
      <w:r w:rsidR="00F57AB2" w:rsidRPr="00A177A1">
        <w:t>minimizing</w:t>
      </w:r>
      <w:r w:rsidRPr="00A177A1">
        <w:t xml:space="preserve"> the burden of obesity </w:t>
      </w:r>
      <w:r w:rsidR="003D1EF5" w:rsidRPr="00A177A1">
        <w:t>on</w:t>
      </w:r>
      <w:r w:rsidRPr="00A177A1">
        <w:t xml:space="preserve"> individuals and health systems alike.  </w:t>
      </w:r>
    </w:p>
    <w:p w14:paraId="29A8C759" w14:textId="3D881F7F" w:rsidR="009F69C7" w:rsidRPr="00A177A1" w:rsidRDefault="009F69C7" w:rsidP="00F77D03">
      <w:pPr>
        <w:spacing w:line="480" w:lineRule="auto"/>
      </w:pPr>
    </w:p>
    <w:p w14:paraId="399FBCEF" w14:textId="5B49CEC2" w:rsidR="00B26159" w:rsidRPr="00A177A1" w:rsidRDefault="00B26159" w:rsidP="005730B7">
      <w:pPr>
        <w:pStyle w:val="Heading2"/>
        <w:spacing w:line="480" w:lineRule="auto"/>
        <w:rPr>
          <w:rFonts w:asciiTheme="minorHAnsi" w:hAnsiTheme="minorHAnsi" w:cstheme="minorHAnsi"/>
          <w:b/>
          <w:color w:val="auto"/>
          <w:sz w:val="22"/>
          <w:szCs w:val="22"/>
        </w:rPr>
      </w:pPr>
      <w:r w:rsidRPr="00A177A1">
        <w:rPr>
          <w:b/>
          <w:color w:val="auto"/>
        </w:rPr>
        <w:t>References</w:t>
      </w:r>
    </w:p>
    <w:p w14:paraId="2C28FBC6" w14:textId="77777777" w:rsidR="005730B7" w:rsidRPr="00A177A1" w:rsidRDefault="00B26159"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lang w:val="en-GB"/>
        </w:rPr>
        <w:fldChar w:fldCharType="begin"/>
      </w:r>
      <w:r w:rsidRPr="00A177A1">
        <w:rPr>
          <w:rFonts w:asciiTheme="minorHAnsi" w:hAnsiTheme="minorHAnsi" w:cstheme="minorHAnsi"/>
          <w:sz w:val="22"/>
          <w:lang w:val="en-GB"/>
        </w:rPr>
        <w:instrText xml:space="preserve"> ADDIN EN.REFLIST </w:instrText>
      </w:r>
      <w:r w:rsidRPr="00A177A1">
        <w:rPr>
          <w:rFonts w:asciiTheme="minorHAnsi" w:hAnsiTheme="minorHAnsi" w:cstheme="minorHAnsi"/>
          <w:sz w:val="22"/>
          <w:lang w:val="en-GB"/>
        </w:rPr>
        <w:fldChar w:fldCharType="separate"/>
      </w:r>
      <w:r w:rsidR="005730B7" w:rsidRPr="00A177A1">
        <w:rPr>
          <w:rFonts w:asciiTheme="minorHAnsi" w:hAnsiTheme="minorHAnsi" w:cstheme="minorHAnsi"/>
          <w:sz w:val="22"/>
        </w:rPr>
        <w:t>1.</w:t>
      </w:r>
      <w:r w:rsidR="005730B7" w:rsidRPr="00A177A1">
        <w:rPr>
          <w:rFonts w:asciiTheme="minorHAnsi" w:hAnsiTheme="minorHAnsi" w:cstheme="minorHAnsi"/>
          <w:sz w:val="22"/>
        </w:rPr>
        <w:tab/>
        <w:t>GBD. Global, regional, and national age-sex specific mortality for 264 causes of death, 1980-2016: a systematic analysis for the Global Burden of Disease Study 2016. Lancet. 2017;390(10100):1151-210.</w:t>
      </w:r>
    </w:p>
    <w:p w14:paraId="3D55D55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w:t>
      </w:r>
      <w:r w:rsidRPr="00A177A1">
        <w:rPr>
          <w:rFonts w:asciiTheme="minorHAnsi" w:hAnsiTheme="minorHAnsi" w:cstheme="minorHAnsi"/>
          <w:sz w:val="22"/>
        </w:rPr>
        <w:tab/>
        <w:t>Singh GM, Danaei G, Farzadfar F, Stevens GA, Woodward M, Wormser D, et al. The age-specific quantitative effects of metabolic risk factors on cardiovascular diseases and diabetes: a pooled analysis. PLoS One. 2013;8(7):e65174.</w:t>
      </w:r>
    </w:p>
    <w:p w14:paraId="483CFD5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w:t>
      </w:r>
      <w:r w:rsidRPr="00A177A1">
        <w:rPr>
          <w:rFonts w:asciiTheme="minorHAnsi" w:hAnsiTheme="minorHAnsi" w:cstheme="minorHAnsi"/>
          <w:sz w:val="22"/>
        </w:rPr>
        <w:tab/>
        <w:t>Van Gaal LF, Mertens IL, De Block CE. Mechanisms linking obesity with cardiovascular disease. Nature. 2006;444(7121):875-80.</w:t>
      </w:r>
    </w:p>
    <w:p w14:paraId="5004FF01"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4.</w:t>
      </w:r>
      <w:r w:rsidRPr="00A177A1">
        <w:rPr>
          <w:rFonts w:asciiTheme="minorHAnsi" w:hAnsiTheme="minorHAnsi" w:cstheme="minorHAnsi"/>
          <w:sz w:val="22"/>
        </w:rPr>
        <w:tab/>
        <w:t>Carreras-Torres R, Johansson M, Haycock PC, Relton CL, Davey Smith G, Brennan P, et al. Role of obesity in smoking behaviour: Mendelian randomisation study in UK Biobank. BMJ. 2018;361:k1767.</w:t>
      </w:r>
    </w:p>
    <w:p w14:paraId="5BC6CDB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w:t>
      </w:r>
      <w:r w:rsidRPr="00A177A1">
        <w:rPr>
          <w:rFonts w:asciiTheme="minorHAnsi" w:hAnsiTheme="minorHAnsi" w:cstheme="minorHAnsi"/>
          <w:sz w:val="22"/>
        </w:rPr>
        <w:tab/>
        <w:t>Taylor AE, Richmond RC, Palviainen T, Loukola A, Wootton RE, Kaprio J, et al. The effect of body mass index on smoking behaviour and nicotine metabolism: a Mendelian randomization study. Hum Mol Genet. 2019;28(8):1322-30.</w:t>
      </w:r>
    </w:p>
    <w:p w14:paraId="3228964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6.</w:t>
      </w:r>
      <w:r w:rsidRPr="00A177A1">
        <w:rPr>
          <w:rFonts w:asciiTheme="minorHAnsi" w:hAnsiTheme="minorHAnsi" w:cstheme="minorHAnsi"/>
          <w:sz w:val="22"/>
        </w:rPr>
        <w:tab/>
        <w:t>Jaacks LM, Vandevijvere S, Pan A, McGowan CJ, Wallace C, Imamura F, et al. The obesity transition: stages of the global epidemic. Lancet Diabetes Endocrinol. 2019;7(3):231-40.</w:t>
      </w:r>
    </w:p>
    <w:p w14:paraId="61945C4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7.</w:t>
      </w:r>
      <w:r w:rsidRPr="00A177A1">
        <w:rPr>
          <w:rFonts w:asciiTheme="minorHAnsi" w:hAnsiTheme="minorHAnsi" w:cstheme="minorHAnsi"/>
          <w:sz w:val="22"/>
        </w:rPr>
        <w:tab/>
        <w:t>Ward ZJ, Bleich SN, Cradock AL, Barrett JL, Giles CM, Flax C, et al. Projected U.S. State-Level Prevalence of Adult Obesity and Severe Obesity. N Engl J Med. 2019;381(25):2440-50.</w:t>
      </w:r>
    </w:p>
    <w:p w14:paraId="658DB83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8.</w:t>
      </w:r>
      <w:r w:rsidRPr="00A177A1">
        <w:rPr>
          <w:rFonts w:asciiTheme="minorHAnsi" w:hAnsiTheme="minorHAnsi" w:cstheme="minorHAnsi"/>
          <w:sz w:val="22"/>
        </w:rPr>
        <w:tab/>
        <w:t>Wright JM, Musini VM, Gill R. First-line drugs for hypertension. Cochrane Database Syst Rev. 2018;4:CD001841.</w:t>
      </w:r>
    </w:p>
    <w:p w14:paraId="4A5C5DF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9.</w:t>
      </w:r>
      <w:r w:rsidRPr="00A177A1">
        <w:rPr>
          <w:rFonts w:asciiTheme="minorHAnsi" w:hAnsiTheme="minorHAnsi" w:cstheme="minorHAnsi"/>
          <w:sz w:val="22"/>
        </w:rPr>
        <w:tab/>
        <w:t>Michos ED, McEvoy JW, Blumenthal RS. Lipid Management for the Prevention of Atherosclerotic Cardiovascular Disease. N Engl J Med. 2019;381(16):1557-67.</w:t>
      </w:r>
    </w:p>
    <w:p w14:paraId="3225E2E5"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0.</w:t>
      </w:r>
      <w:r w:rsidRPr="00A177A1">
        <w:rPr>
          <w:rFonts w:asciiTheme="minorHAnsi" w:hAnsiTheme="minorHAnsi" w:cstheme="minorHAnsi"/>
          <w:sz w:val="22"/>
        </w:rPr>
        <w:tab/>
        <w:t>Rigotti NA, Clair C. Managing tobacco use: the neglected cardiovascular disease risk factor. Eur Heart J. 2013;34(42):3259-67.</w:t>
      </w:r>
    </w:p>
    <w:p w14:paraId="502D867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1.</w:t>
      </w:r>
      <w:r w:rsidRPr="00A177A1">
        <w:rPr>
          <w:rFonts w:asciiTheme="minorHAnsi" w:hAnsiTheme="minorHAnsi" w:cstheme="minorHAnsi"/>
          <w:sz w:val="22"/>
        </w:rPr>
        <w:tab/>
        <w:t>Davies MJ, D'Alessio DA, Fradkin J, Kernan WN, Mathieu C, Mingrone G, et al. Management of Hyperglycemia in Type 2 Diabetes, 2018. A Consensus Report by the American Diabetes Association (ADA) and the European Association for the Study of Diabetes (EASD). Diabetes Care. 2018;41(12):2669-701.</w:t>
      </w:r>
    </w:p>
    <w:p w14:paraId="7462464D"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2.</w:t>
      </w:r>
      <w:r w:rsidRPr="00A177A1">
        <w:rPr>
          <w:rFonts w:asciiTheme="minorHAnsi" w:hAnsiTheme="minorHAnsi" w:cstheme="minorHAnsi"/>
          <w:sz w:val="22"/>
        </w:rPr>
        <w:tab/>
        <w:t>Neeland IJ, Ross R, Despres JP, Matsuzawa Y, Yamashita S, Shai I, et al. Visceral and ectopic fat, atherosclerosis, and cardiometabolic disease: a position statement. Lancet Diabetes Endocrinol. 2019;7(9):715-25.</w:t>
      </w:r>
    </w:p>
    <w:p w14:paraId="056D4FA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3.</w:t>
      </w:r>
      <w:r w:rsidRPr="00A177A1">
        <w:rPr>
          <w:rFonts w:asciiTheme="minorHAnsi" w:hAnsiTheme="minorHAnsi" w:cstheme="minorHAnsi"/>
          <w:sz w:val="22"/>
        </w:rPr>
        <w:tab/>
        <w:t>Chen GC, Arthur R, Iyengar NM, Kamensky V, Xue XN, Wassertheil-Smoller S, et al. Association between regional body fat and cardiovascular disease risk among postmenopausal women with normal body mass index. Eur Heart J. 2019;40(34):2849-+.</w:t>
      </w:r>
    </w:p>
    <w:p w14:paraId="5348F3A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14.</w:t>
      </w:r>
      <w:r w:rsidRPr="00A177A1">
        <w:rPr>
          <w:rFonts w:asciiTheme="minorHAnsi" w:hAnsiTheme="minorHAnsi" w:cstheme="minorHAnsi"/>
          <w:sz w:val="22"/>
        </w:rPr>
        <w:tab/>
        <w:t>Sahakyan KR, Somers VK, Rodriguez-Escudero JP, Hodge DO, Carter RE, Sochor O, et al. Normal-Weight Central Obesity: Implications for Total and Cardiovascular Mortality. Ann Intern Med. 2015;163(11):827-35.</w:t>
      </w:r>
    </w:p>
    <w:p w14:paraId="00CEF23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5.</w:t>
      </w:r>
      <w:r w:rsidRPr="00A177A1">
        <w:rPr>
          <w:rFonts w:asciiTheme="minorHAnsi" w:hAnsiTheme="minorHAnsi" w:cstheme="minorHAnsi"/>
          <w:sz w:val="22"/>
        </w:rPr>
        <w:tab/>
        <w:t>Lu Y, Hajifathalian K, Ezzati M, Woodward M, Rimm EB, Danaei G, et al. Metabolic mediators of the effects of body-mass index, overweight, and obesity on coronary heart disease and stroke: a pooled analysis of 97 prospective cohorts with 1.8 million participants. Lancet. 2014;383(9921):970-83.</w:t>
      </w:r>
    </w:p>
    <w:p w14:paraId="64220A75"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6.</w:t>
      </w:r>
      <w:r w:rsidRPr="00A177A1">
        <w:rPr>
          <w:rFonts w:asciiTheme="minorHAnsi" w:hAnsiTheme="minorHAnsi" w:cstheme="minorHAnsi"/>
          <w:sz w:val="22"/>
        </w:rPr>
        <w:tab/>
        <w:t>Carter AR, Sanderson E, Hammerton G, Richmond RC, Smith GD, Heron J, et al. Mendelian randomisation for mediation analysis: current methods and challenges for implementation. bioRxiv. 2019:835819.</w:t>
      </w:r>
    </w:p>
    <w:p w14:paraId="6740C97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7.</w:t>
      </w:r>
      <w:r w:rsidRPr="00A177A1">
        <w:rPr>
          <w:rFonts w:asciiTheme="minorHAnsi" w:hAnsiTheme="minorHAnsi" w:cstheme="minorHAnsi"/>
          <w:sz w:val="22"/>
        </w:rPr>
        <w:tab/>
        <w:t>Relton CL, Davey Smith G. Two-step epigenetic Mendelian randomization: a strategy for establishing the causal role of epigenetic processes in pathways to disease. Int J Epidemiol. 2012;41(1):161-76.</w:t>
      </w:r>
    </w:p>
    <w:p w14:paraId="50306A0D"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8.</w:t>
      </w:r>
      <w:r w:rsidRPr="00A177A1">
        <w:rPr>
          <w:rFonts w:asciiTheme="minorHAnsi" w:hAnsiTheme="minorHAnsi" w:cstheme="minorHAnsi"/>
          <w:sz w:val="22"/>
        </w:rPr>
        <w:tab/>
        <w:t>Burgess S, Thompson DJ, Rees JMB, Day FR, Perry JR, Ong KK. Dissecting Causal Pathways Using Mendelian Randomization with Summarized Genetic Data: Application to Age at Menarche and Risk of Breast Cancer. Genetics. 2017;207(2):481-7.</w:t>
      </w:r>
    </w:p>
    <w:p w14:paraId="4A38EB58" w14:textId="2C0B611C"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19.</w:t>
      </w:r>
      <w:r w:rsidRPr="00A177A1">
        <w:rPr>
          <w:rFonts w:asciiTheme="minorHAnsi" w:hAnsiTheme="minorHAnsi" w:cstheme="minorHAnsi"/>
          <w:sz w:val="22"/>
        </w:rPr>
        <w:tab/>
        <w:t xml:space="preserve">Davey Smith G, Davies NM, Dimou N, Egger M, Gallo V, Golub R, et al. STROBE-MR: Guidelines for strengthening the reporting of Mendelian randomization studies. </w:t>
      </w:r>
      <w:hyperlink r:id="rId10" w:history="1">
        <w:r w:rsidRPr="00A177A1">
          <w:rPr>
            <w:rStyle w:val="Hyperlink"/>
            <w:rFonts w:asciiTheme="minorHAnsi" w:hAnsiTheme="minorHAnsi" w:cstheme="minorHAnsi"/>
            <w:sz w:val="22"/>
          </w:rPr>
          <w:t>https://doi.org/10.7287/peerj.preprints.27857v1</w:t>
        </w:r>
      </w:hyperlink>
      <w:r w:rsidRPr="00A177A1">
        <w:rPr>
          <w:rFonts w:asciiTheme="minorHAnsi" w:hAnsiTheme="minorHAnsi" w:cstheme="minorHAnsi"/>
          <w:sz w:val="22"/>
        </w:rPr>
        <w:t>. PeerJ Preprints. 2019;7:e27857v1.</w:t>
      </w:r>
    </w:p>
    <w:p w14:paraId="6E10D44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0.</w:t>
      </w:r>
      <w:r w:rsidRPr="00A177A1">
        <w:rPr>
          <w:rFonts w:asciiTheme="minorHAnsi" w:hAnsiTheme="minorHAnsi" w:cstheme="minorHAnsi"/>
          <w:sz w:val="22"/>
        </w:rPr>
        <w:tab/>
        <w:t>Pulit SL, Stoneman C, Morris AP, Wood AR, Glastonbury CA, Tyrrell J, et al. Meta-analysis of genome-wide association studies for body fat distribution in 694 649 individuals of European ancestry. Hum Mol Genet. 2019;28(1):166-74.</w:t>
      </w:r>
    </w:p>
    <w:p w14:paraId="2783ED2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1.</w:t>
      </w:r>
      <w:r w:rsidRPr="00A177A1">
        <w:rPr>
          <w:rFonts w:asciiTheme="minorHAnsi" w:hAnsiTheme="minorHAnsi" w:cstheme="minorHAnsi"/>
          <w:sz w:val="22"/>
        </w:rPr>
        <w:tab/>
        <w:t>Carter AR, Gill D, Davies NM, Taylor AE, Tillmann T, Vaucher J, et al. Understanding the consequences of education inequality on cardiovascular disease: mendelian randomisation study. BMJ. 2019;365:l1855.</w:t>
      </w:r>
    </w:p>
    <w:p w14:paraId="0708A2A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22.</w:t>
      </w:r>
      <w:r w:rsidRPr="00A177A1">
        <w:rPr>
          <w:rFonts w:asciiTheme="minorHAnsi" w:hAnsiTheme="minorHAnsi" w:cstheme="minorHAnsi"/>
          <w:sz w:val="22"/>
        </w:rPr>
        <w:tab/>
        <w:t>Tobin MD, Sheehan NA, Scurrah KJ, Burton PR. Adjusting for treatment effects in studies of quantitative traits: antihypertensive therapy and systolic blood pressure. Stat Med. 2005;24(19):2911-35.</w:t>
      </w:r>
    </w:p>
    <w:p w14:paraId="21E3AA2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3.</w:t>
      </w:r>
      <w:r w:rsidRPr="00A177A1">
        <w:rPr>
          <w:rFonts w:asciiTheme="minorHAnsi" w:hAnsiTheme="minorHAnsi" w:cstheme="minorHAnsi"/>
          <w:sz w:val="22"/>
        </w:rPr>
        <w:tab/>
        <w:t>Wootton RE, Richmond RC, Stuijfzand BG, Lawn RB, Sallis HM, Taylor GMJ, et al. Evidence for causal effects of lifetime smoking on risk for depression and schizophrenia: a Mendelian randomisation study. Psychol Med. 2019:1-9.</w:t>
      </w:r>
    </w:p>
    <w:p w14:paraId="1DC2D789"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4.</w:t>
      </w:r>
      <w:r w:rsidRPr="00A177A1">
        <w:rPr>
          <w:rFonts w:asciiTheme="minorHAnsi" w:hAnsiTheme="minorHAnsi" w:cstheme="minorHAnsi"/>
          <w:sz w:val="22"/>
        </w:rPr>
        <w:tab/>
        <w:t>Mahajan A, Taliun D, Thurner M, Robertson NR, Torres JM, Rayner NW, et al. Fine-mapping type 2 diabetes loci to single-variant resolution using high-density imputation and islet-specific epigenome maps. Nat Genet. 2018;50(11):1505-13.</w:t>
      </w:r>
    </w:p>
    <w:p w14:paraId="7EF08186"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5.</w:t>
      </w:r>
      <w:r w:rsidRPr="00A177A1">
        <w:rPr>
          <w:rFonts w:asciiTheme="minorHAnsi" w:hAnsiTheme="minorHAnsi" w:cstheme="minorHAnsi"/>
          <w:sz w:val="22"/>
        </w:rPr>
        <w:tab/>
        <w:t>Fasting glucose and insulin variability: sex-dimorphic genetic effects and novel loci Vasiliki Lagou, Reedik Mägi, Jouke-Jan J Hottenga, et al. (2019) IN PREPARATION .</w:t>
      </w:r>
    </w:p>
    <w:p w14:paraId="682DD746"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6.</w:t>
      </w:r>
      <w:r w:rsidRPr="00A177A1">
        <w:rPr>
          <w:rFonts w:asciiTheme="minorHAnsi" w:hAnsiTheme="minorHAnsi" w:cstheme="minorHAnsi"/>
          <w:sz w:val="22"/>
        </w:rPr>
        <w:tab/>
        <w:t>Purcell S, Neale B, Todd-Brown K, Thomas L, Ferreira MA, Bender D, et al. PLINK: a tool set for whole-genome association and population-based linkage analyses. Am J Hum Genet. 2007;81(3):559-75.</w:t>
      </w:r>
    </w:p>
    <w:p w14:paraId="7870990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7.</w:t>
      </w:r>
      <w:r w:rsidRPr="00A177A1">
        <w:rPr>
          <w:rFonts w:asciiTheme="minorHAnsi" w:hAnsiTheme="minorHAnsi" w:cstheme="minorHAnsi"/>
          <w:sz w:val="22"/>
        </w:rPr>
        <w:tab/>
        <w:t>Willer CJ, Schmidt EM, Sengupta S, Peloso GM, Gustafsson S, Kanoni S, et al. Discovery and refinement of loci associated with lipid levels. Nat Genet. 2013;45(11):1274-83.</w:t>
      </w:r>
    </w:p>
    <w:p w14:paraId="0AFAC67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8.</w:t>
      </w:r>
      <w:r w:rsidRPr="00A177A1">
        <w:rPr>
          <w:rFonts w:asciiTheme="minorHAnsi" w:hAnsiTheme="minorHAnsi" w:cstheme="minorHAnsi"/>
          <w:sz w:val="22"/>
        </w:rPr>
        <w:tab/>
        <w:t>Nikpay M, Goel A, Won HH, Hall LM, Willenborg C, Kanoni S, et al. A comprehensive 1,000 Genomes-based genome-wide association meta-analysis of coronary artery disease. Nat Genet. 2015;47(10):1121-30.</w:t>
      </w:r>
    </w:p>
    <w:p w14:paraId="40B443C4"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29.</w:t>
      </w:r>
      <w:r w:rsidRPr="00A177A1">
        <w:rPr>
          <w:rFonts w:asciiTheme="minorHAnsi" w:hAnsiTheme="minorHAnsi" w:cstheme="minorHAnsi"/>
          <w:sz w:val="22"/>
        </w:rPr>
        <w:tab/>
        <w:t>Klarin D, Lynch J, Aragam K, Chaffin M, Assimes TL, Huang J, et al. Genome-wide association study of peripheral artery disease in the Million Veteran Program. Nat Med. 2019;25(8):1274-9.</w:t>
      </w:r>
    </w:p>
    <w:p w14:paraId="425A424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0.</w:t>
      </w:r>
      <w:r w:rsidRPr="00A177A1">
        <w:rPr>
          <w:rFonts w:asciiTheme="minorHAnsi" w:hAnsiTheme="minorHAnsi" w:cstheme="minorHAnsi"/>
          <w:sz w:val="22"/>
        </w:rPr>
        <w:tab/>
        <w:t>Malik R, Chauhan G, Traylor M, Sargurupremraj M, Okada Y, Mishra A, et al. Multiancestry genome-wide association study of 520,000 subjects identifies 32 loci associated with stroke and stroke subtypes. Nat Genet. 2018;50(4):524-37.</w:t>
      </w:r>
    </w:p>
    <w:p w14:paraId="40D1805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1.</w:t>
      </w:r>
      <w:r w:rsidRPr="00A177A1">
        <w:rPr>
          <w:rFonts w:asciiTheme="minorHAnsi" w:hAnsiTheme="minorHAnsi" w:cstheme="minorHAnsi"/>
          <w:sz w:val="22"/>
        </w:rPr>
        <w:tab/>
        <w:t>Gill D, Sheehan NA, Wielscher M, Shrine N, Amaral AFS, Thompson JR, et al. Age at menarche and lung function: a Mendelian randomization study. Eur J Epidemiol. 2017:32(8):701-10.</w:t>
      </w:r>
    </w:p>
    <w:p w14:paraId="38BFA83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32.</w:t>
      </w:r>
      <w:r w:rsidRPr="00A177A1">
        <w:rPr>
          <w:rFonts w:asciiTheme="minorHAnsi" w:hAnsiTheme="minorHAnsi" w:cstheme="minorHAnsi"/>
          <w:sz w:val="22"/>
        </w:rPr>
        <w:tab/>
        <w:t>Hemani G, Zheng J, Elsworth B, Wade KH, Haberland V, Baird D, et al. The MR-Base platform supports systematic causal inference across the human phenome. eLife. 2018;7.</w:t>
      </w:r>
    </w:p>
    <w:p w14:paraId="36EA3EA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3.</w:t>
      </w:r>
      <w:r w:rsidRPr="00A177A1">
        <w:rPr>
          <w:rFonts w:asciiTheme="minorHAnsi" w:hAnsiTheme="minorHAnsi" w:cstheme="minorHAnsi"/>
          <w:sz w:val="22"/>
        </w:rPr>
        <w:tab/>
        <w:t>Burgess S, Butterworth A, Thompson SG. Mendelian randomization analysis with multiple genetic variants using summarized data. Genet Epidemiol. 2013;37(7):658-65.</w:t>
      </w:r>
    </w:p>
    <w:p w14:paraId="1DE0596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4.</w:t>
      </w:r>
      <w:r w:rsidRPr="00A177A1">
        <w:rPr>
          <w:rFonts w:asciiTheme="minorHAnsi" w:hAnsiTheme="minorHAnsi" w:cstheme="minorHAnsi"/>
          <w:sz w:val="22"/>
        </w:rPr>
        <w:tab/>
        <w:t>Bowden J, Davey Smith G, Haycock PC, Burgess S. Consistent Estimation in Mendelian Randomization with Some Invalid Instruments Using a Weighted Median Estimator. Genet Epidemiol. 2016;40(4):304-14.</w:t>
      </w:r>
    </w:p>
    <w:p w14:paraId="204592B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5.</w:t>
      </w:r>
      <w:r w:rsidRPr="00A177A1">
        <w:rPr>
          <w:rFonts w:asciiTheme="minorHAnsi" w:hAnsiTheme="minorHAnsi" w:cstheme="minorHAnsi"/>
          <w:sz w:val="22"/>
        </w:rPr>
        <w:tab/>
        <w:t>Burgess S, Foley CN, Allara E, Staley JR, Howson JMM. A robust and efficient method for Mendelian randomization with hundreds of genetic variants. Nat Commun. 2020;11(1):376.</w:t>
      </w:r>
    </w:p>
    <w:p w14:paraId="7D8DAD63"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6.</w:t>
      </w:r>
      <w:r w:rsidRPr="00A177A1">
        <w:rPr>
          <w:rFonts w:asciiTheme="minorHAnsi" w:hAnsiTheme="minorHAnsi" w:cstheme="minorHAnsi"/>
          <w:sz w:val="22"/>
        </w:rPr>
        <w:tab/>
        <w:t>Bowden J, Davey Smith G, Burgess S. Mendelian randomization with invalid instruments: effect estimation and bias detection through Egger regression. Int J Epidemiol. 2015;44(2):512-25.</w:t>
      </w:r>
    </w:p>
    <w:p w14:paraId="1EF7C595"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7.</w:t>
      </w:r>
      <w:r w:rsidRPr="00A177A1">
        <w:rPr>
          <w:rFonts w:asciiTheme="minorHAnsi" w:hAnsiTheme="minorHAnsi" w:cstheme="minorHAnsi"/>
          <w:sz w:val="22"/>
        </w:rPr>
        <w:tab/>
        <w:t>Yavorska OO, Burgess S. MendelianRandomization: an R package for performing Mendelian randomization analyses using summarized data. Int J Epidemiol. 2017;46(6):1734-9.</w:t>
      </w:r>
    </w:p>
    <w:p w14:paraId="1AFCBD4B"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8.</w:t>
      </w:r>
      <w:r w:rsidRPr="00A177A1">
        <w:rPr>
          <w:rFonts w:asciiTheme="minorHAnsi" w:hAnsiTheme="minorHAnsi" w:cstheme="minorHAnsi"/>
          <w:sz w:val="22"/>
        </w:rPr>
        <w:tab/>
        <w:t>Sanderson E, Davey Smith G, Windmeijer F, Bowden J. An examination of multivariable Mendelian randomization in the single-sample and two-sample summary data settings. Int J Epidemiol 2018:48(3):713-27.</w:t>
      </w:r>
    </w:p>
    <w:p w14:paraId="4D8DA7B2"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39.</w:t>
      </w:r>
      <w:r w:rsidRPr="00A177A1">
        <w:rPr>
          <w:rFonts w:asciiTheme="minorHAnsi" w:hAnsiTheme="minorHAnsi" w:cstheme="minorHAnsi"/>
          <w:sz w:val="22"/>
        </w:rPr>
        <w:tab/>
        <w:t>Burgess S, Thompson SG. Multivariable Mendelian randomization: the use of pleiotropic genetic variants to estimate causal effects. Am J Epidemiol. 2015;181(4):251-60.</w:t>
      </w:r>
    </w:p>
    <w:p w14:paraId="7EE4F99F"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0.</w:t>
      </w:r>
      <w:r w:rsidRPr="00A177A1">
        <w:rPr>
          <w:rFonts w:asciiTheme="minorHAnsi" w:hAnsiTheme="minorHAnsi" w:cstheme="minorHAnsi"/>
          <w:sz w:val="22"/>
        </w:rPr>
        <w:tab/>
        <w:t>Burgess S, Dudbridge F, Thompson SG. Re: "Multivariable Mendelian randomization: the use of pleiotropic genetic variants to estimate causal effects". Am J Epidemiol. 2015;181(4):290-1.</w:t>
      </w:r>
    </w:p>
    <w:p w14:paraId="7DFA33D9"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1.</w:t>
      </w:r>
      <w:r w:rsidRPr="00A177A1">
        <w:rPr>
          <w:rFonts w:asciiTheme="minorHAnsi" w:hAnsiTheme="minorHAnsi" w:cstheme="minorHAnsi"/>
          <w:sz w:val="22"/>
        </w:rPr>
        <w:tab/>
        <w:t>Burgess S, Labrecque JA. Mendelian randomization with a binary exposure variable: interpretation and presentation of causal estimates. Eur J Epidemiol. 2018;33(10):947-52.</w:t>
      </w:r>
    </w:p>
    <w:p w14:paraId="67B6E65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2.</w:t>
      </w:r>
      <w:r w:rsidRPr="00A177A1">
        <w:rPr>
          <w:rFonts w:asciiTheme="minorHAnsi" w:hAnsiTheme="minorHAnsi" w:cstheme="minorHAnsi"/>
          <w:sz w:val="22"/>
        </w:rPr>
        <w:tab/>
        <w:t>Slob EAW, Burgess S. A comparison of robust Mendelian randomization methods using summary data. Genet Epidemiol. 2020;44(4):313-29.</w:t>
      </w:r>
    </w:p>
    <w:p w14:paraId="696CF265"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43.</w:t>
      </w:r>
      <w:r w:rsidRPr="00A177A1">
        <w:rPr>
          <w:rFonts w:asciiTheme="minorHAnsi" w:hAnsiTheme="minorHAnsi" w:cstheme="minorHAnsi"/>
          <w:sz w:val="22"/>
        </w:rPr>
        <w:tab/>
        <w:t>Ahmad OS, Morris JA, Mujammami M, Forgetta V, Leong A, Li R, et al. A Mendelian randomization study of the effect of type-2 diabetes on coronary heart disease. Nat Commun. 2015;6:7060.</w:t>
      </w:r>
    </w:p>
    <w:p w14:paraId="265A2099"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4.</w:t>
      </w:r>
      <w:r w:rsidRPr="00A177A1">
        <w:rPr>
          <w:rFonts w:asciiTheme="minorHAnsi" w:hAnsiTheme="minorHAnsi" w:cstheme="minorHAnsi"/>
          <w:sz w:val="22"/>
        </w:rPr>
        <w:tab/>
        <w:t>Xu L, Borges MC, Hemani G, Lawlor DA. The role of glycaemic and lipid risk factors in mediating the effect of BMI on coronary heart disease: a two-step, two-sample Mendelian randomisation study. Diabetologia. 2017;60(11):2210-20.</w:t>
      </w:r>
    </w:p>
    <w:p w14:paraId="4CF84E3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5.</w:t>
      </w:r>
      <w:r w:rsidRPr="00A177A1">
        <w:rPr>
          <w:rFonts w:asciiTheme="minorHAnsi" w:hAnsiTheme="minorHAnsi" w:cstheme="minorHAnsi"/>
          <w:sz w:val="22"/>
        </w:rPr>
        <w:tab/>
        <w:t>Allara E, Morani G, Carter P, Gkatzionis A, Zuber V, Foley CN, et al. Genetic determinants of lipids and cardiovascular disease outcomes: a wide-angled Mendelian randomization investigation. bioRxiv. 2019:668970.</w:t>
      </w:r>
    </w:p>
    <w:p w14:paraId="5C58B39D"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6.</w:t>
      </w:r>
      <w:r w:rsidRPr="00A177A1">
        <w:rPr>
          <w:rFonts w:asciiTheme="minorHAnsi" w:hAnsiTheme="minorHAnsi" w:cstheme="minorHAnsi"/>
          <w:sz w:val="22"/>
        </w:rPr>
        <w:tab/>
        <w:t>Douketis JD, Macie C, Thabane L, Williamson DF. Systematic review of long-term weight loss studies in obese adults: clinical significance and applicability to clinical practice. Int J Obes (Lond). 2005;29(10):1153-67.</w:t>
      </w:r>
    </w:p>
    <w:p w14:paraId="6D19B860"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7.</w:t>
      </w:r>
      <w:r w:rsidRPr="00A177A1">
        <w:rPr>
          <w:rFonts w:asciiTheme="minorHAnsi" w:hAnsiTheme="minorHAnsi" w:cstheme="minorHAnsi"/>
          <w:sz w:val="22"/>
        </w:rPr>
        <w:tab/>
        <w:t>Rucker D, Padwal R, Li SK, Curioni C, Lau DC. Long term pharmacotherapy for obesity and overweight: updated meta-analysis. BMJ. 2007;335(7631):1194-9.</w:t>
      </w:r>
    </w:p>
    <w:p w14:paraId="02505EB6"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8.</w:t>
      </w:r>
      <w:r w:rsidRPr="00A177A1">
        <w:rPr>
          <w:rFonts w:asciiTheme="minorHAnsi" w:hAnsiTheme="minorHAnsi" w:cstheme="minorHAnsi"/>
          <w:sz w:val="22"/>
        </w:rPr>
        <w:tab/>
        <w:t>Buchwald H, Avidor Y, Braunwald E, Jensen MD, Pories W, Fahrbach K, et al. Bariatric surgery: a systematic review and meta-analysis. JAMA. 2004;292(14):1724-37.</w:t>
      </w:r>
    </w:p>
    <w:p w14:paraId="4E9810A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49.</w:t>
      </w:r>
      <w:r w:rsidRPr="00A177A1">
        <w:rPr>
          <w:rFonts w:asciiTheme="minorHAnsi" w:hAnsiTheme="minorHAnsi" w:cstheme="minorHAnsi"/>
          <w:sz w:val="22"/>
        </w:rPr>
        <w:tab/>
        <w:t>NCD Risk Factor Collaboration. Trends in adult body-mass index in 200 countries from 1975 to 2014: a pooled analysis of 1698 population-based measurement studies with 19.2 million participants. Lancet. 2016;387(10026):1377-96.</w:t>
      </w:r>
    </w:p>
    <w:p w14:paraId="15FC8353"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0.</w:t>
      </w:r>
      <w:r w:rsidRPr="00A177A1">
        <w:rPr>
          <w:rFonts w:asciiTheme="minorHAnsi" w:hAnsiTheme="minorHAnsi" w:cstheme="minorHAnsi"/>
          <w:sz w:val="22"/>
        </w:rPr>
        <w:tab/>
        <w:t>Foreman KJ, Marquez N, Dolgert A, Fukutaki K, Fullman N, McGaughey M, et al. Forecasting life expectancy, years of life lost, and all-cause and cause-specific mortality for 250 causes of death: reference and alternative scenarios for 2016-40 for 195 countries and territories. Lancet. 2018;392(10159):2052-90.</w:t>
      </w:r>
    </w:p>
    <w:p w14:paraId="1EA5CAC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1.</w:t>
      </w:r>
      <w:r w:rsidRPr="00A177A1">
        <w:rPr>
          <w:rFonts w:asciiTheme="minorHAnsi" w:hAnsiTheme="minorHAnsi" w:cstheme="minorHAnsi"/>
          <w:sz w:val="22"/>
        </w:rPr>
        <w:tab/>
        <w:t>Pearson-Stuttard J, Ezzati M, Gregg EW. Multimorbidity-a defining challenge for health systems. Lancet Public Health. 2019;4(12):e599-e600.</w:t>
      </w:r>
    </w:p>
    <w:p w14:paraId="2A1B4E7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lastRenderedPageBreak/>
        <w:t>52.</w:t>
      </w:r>
      <w:r w:rsidRPr="00A177A1">
        <w:rPr>
          <w:rFonts w:asciiTheme="minorHAnsi" w:hAnsiTheme="minorHAnsi" w:cstheme="minorHAnsi"/>
          <w:sz w:val="22"/>
        </w:rPr>
        <w:tab/>
        <w:t>Caleyachetty R, Thomas GN, Toulis KA, Mohammed N, Gokhale KM, Balachandran K, et al. Metabolically Healthy Obese and Incident Cardiovascular Disease Events Among 3.5 Million Men and Women. J Am Coll Cardiol. 2017;70(12):1429-37.</w:t>
      </w:r>
    </w:p>
    <w:p w14:paraId="7AE00EA8"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3.</w:t>
      </w:r>
      <w:r w:rsidRPr="00A177A1">
        <w:rPr>
          <w:rFonts w:asciiTheme="minorHAnsi" w:hAnsiTheme="minorHAnsi" w:cstheme="minorHAnsi"/>
          <w:sz w:val="22"/>
        </w:rPr>
        <w:tab/>
        <w:t>Backholer K, Beauchamp A, Ball K, Turrell G, Martin J, Woods J, et al. A framework for evaluating the impact of obesity prevention strategies on socioeconomic inequalities in weight. Am J Public Health. 2014;104(10):e43-50.</w:t>
      </w:r>
    </w:p>
    <w:p w14:paraId="654625D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4.</w:t>
      </w:r>
      <w:r w:rsidRPr="00A177A1">
        <w:rPr>
          <w:rFonts w:asciiTheme="minorHAnsi" w:hAnsiTheme="minorHAnsi" w:cstheme="minorHAnsi"/>
          <w:sz w:val="22"/>
        </w:rPr>
        <w:tab/>
        <w:t>Adams J, Mytton O, White M, Monsivais P. Why Are Some Population Interventions for Diet and Obesity More Equitable and Effective Than Others? The Role of Individual Agency. PLoS Medicine. 2016;13(4).</w:t>
      </w:r>
    </w:p>
    <w:p w14:paraId="321E2C06"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5.</w:t>
      </w:r>
      <w:r w:rsidRPr="00A177A1">
        <w:rPr>
          <w:rFonts w:asciiTheme="minorHAnsi" w:hAnsiTheme="minorHAnsi" w:cstheme="minorHAnsi"/>
          <w:sz w:val="22"/>
        </w:rPr>
        <w:tab/>
        <w:t>Lawlor DA, Tilling K, Davey Smith G. Triangulation in aetiological epidemiology. Int J Epidemiol. 2016;45(6):1866-86.</w:t>
      </w:r>
    </w:p>
    <w:p w14:paraId="6AFE5CE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6.</w:t>
      </w:r>
      <w:r w:rsidRPr="00A177A1">
        <w:rPr>
          <w:rFonts w:asciiTheme="minorHAnsi" w:hAnsiTheme="minorHAnsi" w:cstheme="minorHAnsi"/>
          <w:sz w:val="22"/>
        </w:rPr>
        <w:tab/>
        <w:t>Censin JC, Peters SAE, Bovijn J, Ferreira T, Pulit SL, Magi R, et al. Causal relationships between obesity and the leading causes of death in women and men. PLOS Genet. 2019;15(10).</w:t>
      </w:r>
    </w:p>
    <w:p w14:paraId="658822DA"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7.</w:t>
      </w:r>
      <w:r w:rsidRPr="00A177A1">
        <w:rPr>
          <w:rFonts w:asciiTheme="minorHAnsi" w:hAnsiTheme="minorHAnsi" w:cstheme="minorHAnsi"/>
          <w:sz w:val="22"/>
        </w:rPr>
        <w:tab/>
        <w:t>Marini S, Merino J, Montgomery BE, Malik R, Sudlow CL, Dichgans M, et al. Mendelian Randomization Study of Obesity and Cerebrovascular Disease. Ann Neurol. 2020;87(4):516-24.</w:t>
      </w:r>
    </w:p>
    <w:p w14:paraId="334CAF3E"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8.</w:t>
      </w:r>
      <w:r w:rsidRPr="00A177A1">
        <w:rPr>
          <w:rFonts w:asciiTheme="minorHAnsi" w:hAnsiTheme="minorHAnsi" w:cstheme="minorHAnsi"/>
          <w:sz w:val="22"/>
        </w:rPr>
        <w:tab/>
        <w:t>Park C, Guallar E, Linton JA, Lee DC, Jang Y, Son DK, et al. Fasting glucose level and the risk of incident atherosclerotic cardiovascular diseases. Diabetes Care. 2013;36(7):1988-93.</w:t>
      </w:r>
    </w:p>
    <w:p w14:paraId="2D7983E7" w14:textId="77777777" w:rsidR="005730B7" w:rsidRPr="00A177A1" w:rsidRDefault="005730B7" w:rsidP="005730B7">
      <w:pPr>
        <w:pStyle w:val="EndNoteBibliography"/>
        <w:spacing w:after="0" w:line="480" w:lineRule="auto"/>
        <w:rPr>
          <w:rFonts w:asciiTheme="minorHAnsi" w:hAnsiTheme="minorHAnsi" w:cstheme="minorHAnsi"/>
          <w:sz w:val="22"/>
        </w:rPr>
      </w:pPr>
      <w:r w:rsidRPr="00A177A1">
        <w:rPr>
          <w:rFonts w:asciiTheme="minorHAnsi" w:hAnsiTheme="minorHAnsi" w:cstheme="minorHAnsi"/>
          <w:sz w:val="22"/>
        </w:rPr>
        <w:t>59.</w:t>
      </w:r>
      <w:r w:rsidRPr="00A177A1">
        <w:rPr>
          <w:rFonts w:asciiTheme="minorHAnsi" w:hAnsiTheme="minorHAnsi" w:cstheme="minorHAnsi"/>
          <w:sz w:val="22"/>
        </w:rPr>
        <w:tab/>
        <w:t>Fuller JH, Shipley MJ, Rose G, Jarrett RJ, Keen H. Coronary-heart-disease risk and impaired glucose tolerance. The Whitehall study. Lancet. 1980;1(8183):1373-6.</w:t>
      </w:r>
    </w:p>
    <w:p w14:paraId="730AD514" w14:textId="77777777" w:rsidR="005730B7" w:rsidRPr="00A177A1" w:rsidRDefault="005730B7" w:rsidP="005730B7">
      <w:pPr>
        <w:pStyle w:val="EndNoteBibliography"/>
        <w:spacing w:line="480" w:lineRule="auto"/>
        <w:rPr>
          <w:rFonts w:asciiTheme="minorHAnsi" w:hAnsiTheme="minorHAnsi" w:cstheme="minorHAnsi"/>
          <w:sz w:val="22"/>
        </w:rPr>
      </w:pPr>
      <w:r w:rsidRPr="00A177A1">
        <w:rPr>
          <w:rFonts w:asciiTheme="minorHAnsi" w:hAnsiTheme="minorHAnsi" w:cstheme="minorHAnsi"/>
          <w:sz w:val="22"/>
        </w:rPr>
        <w:t>60.</w:t>
      </w:r>
      <w:r w:rsidRPr="00A177A1">
        <w:rPr>
          <w:rFonts w:asciiTheme="minorHAnsi" w:hAnsiTheme="minorHAnsi" w:cstheme="minorHAnsi"/>
          <w:sz w:val="22"/>
        </w:rPr>
        <w:tab/>
        <w:t>Evangelou E, Warren HR, Mosen-Ansorena D, Mifsud B, Pazoki R, Gao H, et al. Genetic analysis of over 1 million people identifies 535 new loci associated with blood pressure traits. Nat Genet. 2018:50(10):1412-25.</w:t>
      </w:r>
    </w:p>
    <w:p w14:paraId="4DD29884" w14:textId="77777777" w:rsidR="005730B7" w:rsidRPr="00A177A1" w:rsidRDefault="00B26159" w:rsidP="005730B7">
      <w:pPr>
        <w:pStyle w:val="Heading2"/>
        <w:spacing w:line="480" w:lineRule="auto"/>
        <w:rPr>
          <w:rFonts w:asciiTheme="minorHAnsi" w:hAnsiTheme="minorHAnsi" w:cstheme="minorHAnsi"/>
          <w:sz w:val="22"/>
          <w:szCs w:val="22"/>
        </w:rPr>
      </w:pPr>
      <w:r w:rsidRPr="00A177A1">
        <w:rPr>
          <w:rFonts w:asciiTheme="minorHAnsi" w:hAnsiTheme="minorHAnsi" w:cstheme="minorHAnsi"/>
          <w:sz w:val="22"/>
          <w:szCs w:val="22"/>
        </w:rPr>
        <w:lastRenderedPageBreak/>
        <w:fldChar w:fldCharType="end"/>
      </w:r>
    </w:p>
    <w:p w14:paraId="0E931D10" w14:textId="7DE17857" w:rsidR="00F77D03" w:rsidRPr="00A177A1" w:rsidRDefault="00F77D03" w:rsidP="005730B7">
      <w:pPr>
        <w:pStyle w:val="Heading2"/>
        <w:spacing w:line="480" w:lineRule="auto"/>
        <w:rPr>
          <w:b/>
          <w:color w:val="auto"/>
        </w:rPr>
      </w:pPr>
      <w:r w:rsidRPr="00A177A1">
        <w:rPr>
          <w:b/>
          <w:color w:val="auto"/>
        </w:rPr>
        <w:t>Author contributions</w:t>
      </w:r>
    </w:p>
    <w:p w14:paraId="3CCEA489" w14:textId="77777777" w:rsidR="00F77D03" w:rsidRPr="00A177A1" w:rsidRDefault="00F77D03" w:rsidP="00F77D03">
      <w:pPr>
        <w:spacing w:line="480" w:lineRule="auto"/>
        <w:rPr>
          <w:lang w:val="en-US"/>
        </w:rPr>
      </w:pPr>
      <w:r w:rsidRPr="00A177A1">
        <w:t xml:space="preserve">DG, JD, KKT, SMD and SB designed the project. DK, PST, SMD and VA-MVP provided data. DG and VZ analysed the data. DG, JD and JP-S drafted the manuscript. All authors interpreted the results and critically revised the manuscript. </w:t>
      </w:r>
      <w:r w:rsidRPr="00A177A1">
        <w:rPr>
          <w:lang w:val="en-US"/>
        </w:rPr>
        <w:t>All authors approved the submitted article. All authors are accountable for the integrity of the research.</w:t>
      </w:r>
    </w:p>
    <w:p w14:paraId="5E8AFEAC" w14:textId="608618C2" w:rsidR="00F77D03" w:rsidRPr="00A177A1" w:rsidRDefault="00F77D03" w:rsidP="00F77D03">
      <w:pPr>
        <w:spacing w:line="480" w:lineRule="auto"/>
        <w:rPr>
          <w:lang w:val="en-US"/>
        </w:rPr>
      </w:pPr>
    </w:p>
    <w:p w14:paraId="4041095B" w14:textId="68613B1C" w:rsidR="00F77D03" w:rsidRPr="00A177A1" w:rsidRDefault="00F77D03" w:rsidP="00F77D03">
      <w:pPr>
        <w:pStyle w:val="Heading2"/>
        <w:spacing w:line="480" w:lineRule="auto"/>
        <w:rPr>
          <w:b/>
          <w:color w:val="auto"/>
        </w:rPr>
      </w:pPr>
      <w:r w:rsidRPr="00A177A1">
        <w:rPr>
          <w:b/>
          <w:color w:val="auto"/>
        </w:rPr>
        <w:t>Conflicts of interest</w:t>
      </w:r>
    </w:p>
    <w:p w14:paraId="1A10C93E" w14:textId="4AC305B5" w:rsidR="00F77D03" w:rsidRPr="00A177A1" w:rsidRDefault="00D74510" w:rsidP="00F77D03">
      <w:pPr>
        <w:spacing w:after="0" w:line="480" w:lineRule="auto"/>
      </w:pPr>
      <w:r w:rsidRPr="00A177A1">
        <w:t xml:space="preserve">DG is </w:t>
      </w:r>
      <w:r w:rsidR="00FF4B70" w:rsidRPr="00A177A1">
        <w:t>employ</w:t>
      </w:r>
      <w:r w:rsidRPr="00A177A1">
        <w:t>e</w:t>
      </w:r>
      <w:r w:rsidR="00FF4B70" w:rsidRPr="00A177A1">
        <w:t>d part-time by</w:t>
      </w:r>
      <w:r w:rsidRPr="00A177A1">
        <w:t xml:space="preserve"> of Novo Nordisk</w:t>
      </w:r>
      <w:r w:rsidR="005A54D8" w:rsidRPr="00A177A1">
        <w:t xml:space="preserve"> and has received consultancy fees from Abbott Laboratories</w:t>
      </w:r>
      <w:r w:rsidRPr="00A177A1">
        <w:t xml:space="preserve">. </w:t>
      </w:r>
      <w:r w:rsidR="00F77D03" w:rsidRPr="00A177A1">
        <w:t xml:space="preserve">JP-S reports personal fees from Novo Nordisk </w:t>
      </w:r>
      <w:r w:rsidR="00402C19" w:rsidRPr="00A177A1">
        <w:t xml:space="preserve">related to consultancy </w:t>
      </w:r>
      <w:r w:rsidR="00F77D03" w:rsidRPr="00A177A1">
        <w:t xml:space="preserve">outside of the submitted work. </w:t>
      </w:r>
      <w:r w:rsidR="005A54D8" w:rsidRPr="00A177A1">
        <w:t xml:space="preserve">SMD has received grants from the U.S. Department of Veterans Affairs, Calico Labs, and Renalytix AI plc outside the submitted work. </w:t>
      </w:r>
      <w:r w:rsidR="00F77D03" w:rsidRPr="00A177A1">
        <w:t>All other authors have no conflicts of interest to declare.</w:t>
      </w:r>
    </w:p>
    <w:p w14:paraId="0D6BD02F" w14:textId="77777777" w:rsidR="00F77D03" w:rsidRPr="00A177A1" w:rsidRDefault="00F77D03" w:rsidP="00F77D03">
      <w:pPr>
        <w:spacing w:line="480" w:lineRule="auto"/>
        <w:rPr>
          <w:lang w:val="en-US"/>
        </w:rPr>
      </w:pPr>
    </w:p>
    <w:p w14:paraId="7C1E62B4" w14:textId="77777777" w:rsidR="00F77D03" w:rsidRPr="00A177A1" w:rsidRDefault="00F77D03" w:rsidP="00F77D03">
      <w:pPr>
        <w:pStyle w:val="Heading2"/>
        <w:spacing w:line="480" w:lineRule="auto"/>
        <w:rPr>
          <w:b/>
          <w:color w:val="auto"/>
        </w:rPr>
      </w:pPr>
      <w:r w:rsidRPr="00A177A1">
        <w:rPr>
          <w:b/>
          <w:color w:val="auto"/>
        </w:rPr>
        <w:t>Sources of Funding</w:t>
      </w:r>
    </w:p>
    <w:p w14:paraId="34BD861B" w14:textId="2C29CF4B" w:rsidR="00F77D03" w:rsidRPr="00A177A1" w:rsidRDefault="00F77D03" w:rsidP="00F77D03">
      <w:pPr>
        <w:pStyle w:val="NoSpacing"/>
        <w:spacing w:line="480" w:lineRule="auto"/>
      </w:pPr>
      <w:r w:rsidRPr="00A177A1">
        <w:t xml:space="preserve">This work was supported by funding from the US Department of Veterans Affairs Office of Research and Development, Million Veteran Program Grant MVP003 (I01-BX003362). This publication does not represent the views of the Department of Veterans Affairs of the US Government. The MEGASTROKE project received funding from sources specified at </w:t>
      </w:r>
      <w:hyperlink r:id="rId11" w:history="1">
        <w:r w:rsidRPr="00A177A1">
          <w:rPr>
            <w:rStyle w:val="Hyperlink"/>
            <w:color w:val="auto"/>
          </w:rPr>
          <w:t>http://www.megastroke.org/acknowledgments.html</w:t>
        </w:r>
      </w:hyperlink>
      <w:r w:rsidRPr="00A177A1">
        <w:t xml:space="preserve">. Details of all MEGASTROKE authors are available at </w:t>
      </w:r>
      <w:hyperlink r:id="rId12" w:history="1">
        <w:r w:rsidRPr="00A177A1">
          <w:rPr>
            <w:rStyle w:val="Hyperlink"/>
            <w:color w:val="auto"/>
          </w:rPr>
          <w:t>http://www.megastroke.org/authors.html</w:t>
        </w:r>
      </w:hyperlink>
      <w:r w:rsidRPr="00A177A1">
        <w:t xml:space="preserve">. This work was supported by the National Institute for Health Research (NIHR) Biomedical Research Centre at the University Hospitals Bristol National Health Service (NHS) Foundation Trust and the University of Bristol. The views expressed in this publication are those of the authors and not necessarily those of the NHS, the NIHR or the </w:t>
      </w:r>
      <w:r w:rsidRPr="00A177A1">
        <w:lastRenderedPageBreak/>
        <w:t xml:space="preserve">Department of Health and Social Care. DG and JP-S are funded by the Wellcome 4i Clinical PhD Program at Imperial College London (203928/Z/16/Z). </w:t>
      </w:r>
      <w:r w:rsidR="00233E1C" w:rsidRPr="00A177A1">
        <w:t xml:space="preserve">DG is supported by the British Heart Foundation Centre of Research Excellence at Imperial College London (RE/18/4/34215) and by a National Institute for Health Research Clinical Lectureship at St. George's, University of London (CL-2020-16-001). </w:t>
      </w:r>
      <w:r w:rsidRPr="00A177A1">
        <w:t>ARC and ES are funded by and work in a unit that receives core funding from the Medical Research Council (MRC) and University of Bristol (MC_UU00011/1). VK is funded by the European Union's Horizon 2020 research and innovation program under the Marie Sklodowska-Curie grant (721567). REW is a member of the MRC Integrative Epidemiology Unit at the University of Bristol funded by the MRC (MC_UU_00011/7). SMD was supported by the Department of Veterans Affairs Office of Research and Development (IK2-CX001780). SB is supported by Sir Henry Dale Fellowship jointly funded by the Wellcome Trust and the Royal Society (204623/Z/16/Z). PE acknowledges support from the MRC (MR/S019669/1), the NIHR Imperial Biomedical Research Centre, Imperial College London (RDF03), the UK Dementia Research Institute (DRI) at Imperial College London funded by UK DRI Ltd (funded by MRC, Alzheimer’s Society, Alzheimer’s Research UK), and Health Data Research (HDR) UK London funded by HDR UK Ltd (funded by a consortium led by the MRC 1004231). The funding sources for this work were not involved in study design, data analysis, interpretation of results or writing of the manuscript.</w:t>
      </w:r>
    </w:p>
    <w:p w14:paraId="4028FBAB" w14:textId="17AA9010" w:rsidR="00814C09" w:rsidRPr="00A177A1" w:rsidRDefault="00814C09" w:rsidP="00F77D03">
      <w:pPr>
        <w:pStyle w:val="NoSpacing"/>
        <w:spacing w:line="480" w:lineRule="auto"/>
        <w:rPr>
          <w:rFonts w:cstheme="minorHAnsi"/>
        </w:rPr>
      </w:pPr>
    </w:p>
    <w:p w14:paraId="7DB9AC51" w14:textId="77777777" w:rsidR="00F77D03" w:rsidRPr="00A177A1" w:rsidRDefault="00F77D03" w:rsidP="00F77D03">
      <w:pPr>
        <w:pStyle w:val="Heading2"/>
        <w:spacing w:line="480" w:lineRule="auto"/>
        <w:rPr>
          <w:b/>
          <w:color w:val="auto"/>
        </w:rPr>
      </w:pPr>
      <w:r w:rsidRPr="00A177A1">
        <w:rPr>
          <w:b/>
          <w:color w:val="auto"/>
        </w:rPr>
        <w:t>Acknowledgements</w:t>
      </w:r>
    </w:p>
    <w:p w14:paraId="5714925D" w14:textId="77777777" w:rsidR="00F77D03" w:rsidRPr="00A177A1" w:rsidRDefault="00F77D03" w:rsidP="00F77D03">
      <w:pPr>
        <w:pStyle w:val="NoSpacing"/>
        <w:spacing w:line="480" w:lineRule="auto"/>
      </w:pPr>
      <w:r w:rsidRPr="00A177A1">
        <w:t xml:space="preserve">The authors acknowledge the contributors of the data used in this work: CARDIoGRAMplusC4D, DIAGRAM, GIANT, Global Lipids Genetics Consortium, MAGIC, MEGASTROKE, Million Veterans Program and UK Biobank. </w:t>
      </w:r>
    </w:p>
    <w:p w14:paraId="05657E7F" w14:textId="614D954D" w:rsidR="00F77D03" w:rsidRPr="00A177A1" w:rsidRDefault="00F77D03" w:rsidP="00F77D03">
      <w:pPr>
        <w:pStyle w:val="NoSpacing"/>
        <w:spacing w:line="480" w:lineRule="auto"/>
        <w:rPr>
          <w:rFonts w:cstheme="minorHAnsi"/>
        </w:rPr>
      </w:pPr>
    </w:p>
    <w:p w14:paraId="7865A4CE" w14:textId="260E5D7E" w:rsidR="00F77D03" w:rsidRPr="00A177A1" w:rsidRDefault="00F77D03" w:rsidP="00F77D03">
      <w:pPr>
        <w:pStyle w:val="Heading2"/>
        <w:spacing w:line="480" w:lineRule="auto"/>
        <w:rPr>
          <w:b/>
          <w:color w:val="auto"/>
        </w:rPr>
      </w:pPr>
      <w:r w:rsidRPr="00A177A1">
        <w:rPr>
          <w:b/>
          <w:color w:val="auto"/>
        </w:rPr>
        <w:lastRenderedPageBreak/>
        <w:t>Figure legends</w:t>
      </w:r>
    </w:p>
    <w:p w14:paraId="7D22C745" w14:textId="44CDE7CE" w:rsidR="00C526A6" w:rsidRPr="00A177A1" w:rsidRDefault="00C526A6" w:rsidP="00F77D03">
      <w:pPr>
        <w:spacing w:line="480" w:lineRule="auto"/>
        <w:rPr>
          <w:lang w:val="en-US"/>
        </w:rPr>
      </w:pPr>
      <w:r w:rsidRPr="00A177A1">
        <w:rPr>
          <w:b/>
          <w:lang w:val="en-US"/>
        </w:rPr>
        <w:t xml:space="preserve">Figure </w:t>
      </w:r>
      <w:r w:rsidR="006679C9" w:rsidRPr="00A177A1">
        <w:rPr>
          <w:b/>
          <w:lang w:val="en-US"/>
        </w:rPr>
        <w:t>1</w:t>
      </w:r>
      <w:r w:rsidRPr="00A177A1">
        <w:rPr>
          <w:b/>
          <w:lang w:val="en-US"/>
        </w:rPr>
        <w:t xml:space="preserve">. Direct effects of genetically predicted body mass index (BMI) and genetically predicted waist-to-hip ratio (WHR) on coronary artery disease (CAD), peripheral artery disease (PAD) and stroke, estimated after adjusting for genetic liability to mediators separately and together in the same model. </w:t>
      </w:r>
      <w:r w:rsidRPr="00A177A1">
        <w:rPr>
          <w:lang w:val="en-US"/>
        </w:rPr>
        <w:t>The y-axis details the genetically predicted mediator(s) for which adjusted was made.</w:t>
      </w:r>
      <w:r w:rsidRPr="00A177A1">
        <w:rPr>
          <w:b/>
          <w:lang w:val="en-US"/>
        </w:rPr>
        <w:t xml:space="preserve"> </w:t>
      </w:r>
      <w:r w:rsidRPr="00A177A1">
        <w:rPr>
          <w:lang w:val="en-US"/>
        </w:rPr>
        <w:t xml:space="preserve">Blood pressure </w:t>
      </w:r>
      <w:r w:rsidR="00CC3585" w:rsidRPr="00A177A1">
        <w:rPr>
          <w:lang w:val="en-US"/>
        </w:rPr>
        <w:t>refers</w:t>
      </w:r>
      <w:r w:rsidRPr="00A177A1">
        <w:rPr>
          <w:lang w:val="en-US"/>
        </w:rPr>
        <w:t xml:space="preserve"> to systolic blood pressure. Lipids </w:t>
      </w:r>
      <w:r w:rsidR="00CC3585" w:rsidRPr="00A177A1">
        <w:rPr>
          <w:lang w:val="en-US"/>
        </w:rPr>
        <w:t>refers</w:t>
      </w:r>
      <w:r w:rsidRPr="00A177A1">
        <w:rPr>
          <w:lang w:val="en-US"/>
        </w:rPr>
        <w:t xml:space="preserve"> to serum low-density lipoprotein cholesterol, high-density lipoprotein cholesterol and triglycerides considered together in one model. CI: confidence interval; OR: odds ratio; SD: standard deviation.</w:t>
      </w:r>
    </w:p>
    <w:p w14:paraId="74D2DAD5" w14:textId="1F2F16AB" w:rsidR="006679C9" w:rsidRPr="00A177A1" w:rsidRDefault="006679C9" w:rsidP="00F77D03">
      <w:pPr>
        <w:spacing w:line="480" w:lineRule="auto"/>
        <w:rPr>
          <w:lang w:val="en-US"/>
        </w:rPr>
      </w:pPr>
      <w:r w:rsidRPr="00A177A1">
        <w:rPr>
          <w:b/>
          <w:lang w:val="en-US"/>
        </w:rPr>
        <w:t>Figure 2. Proportion (as a percentage) of the respective effects of genetically predicted body mass index (BMI) and genetically predicted waist-to-hip ratio (WHR) on coronary artery disease (CAD), peripheral artery disease (PAD) and stroke that are mediated through the genetically predicted risk factors individually and together.</w:t>
      </w:r>
      <w:r w:rsidRPr="00A177A1">
        <w:rPr>
          <w:lang w:val="en-US"/>
        </w:rPr>
        <w:t xml:space="preserve"> The y-axis details the genetically predicted mediator(s) for which adjustment was made. Blood pressure </w:t>
      </w:r>
      <w:r w:rsidR="00CC3585" w:rsidRPr="00A177A1">
        <w:rPr>
          <w:lang w:val="en-US"/>
        </w:rPr>
        <w:t>refers</w:t>
      </w:r>
      <w:r w:rsidRPr="00A177A1">
        <w:rPr>
          <w:lang w:val="en-US"/>
        </w:rPr>
        <w:t xml:space="preserve"> to systolic blood pressure. Lipids </w:t>
      </w:r>
      <w:r w:rsidR="00CC3585" w:rsidRPr="00A177A1">
        <w:rPr>
          <w:lang w:val="en-US"/>
        </w:rPr>
        <w:t>refers</w:t>
      </w:r>
      <w:r w:rsidRPr="00A177A1">
        <w:rPr>
          <w:lang w:val="en-US"/>
        </w:rPr>
        <w:t xml:space="preserve"> to serum low-density lipoprotein cholesterol, high-density lipoprotein cholesterol and triglycerides considered together in one model. CI: confidence interval.</w:t>
      </w:r>
    </w:p>
    <w:p w14:paraId="157ABA45" w14:textId="4C96F363" w:rsidR="00C526A6" w:rsidRPr="00A177A1" w:rsidRDefault="00C526A6" w:rsidP="00F77D03">
      <w:pPr>
        <w:spacing w:line="480" w:lineRule="auto"/>
        <w:rPr>
          <w:lang w:val="en-US"/>
        </w:rPr>
      </w:pPr>
      <w:r w:rsidRPr="00A177A1">
        <w:rPr>
          <w:b/>
          <w:lang w:val="en-US"/>
        </w:rPr>
        <w:t xml:space="preserve">Figure 3. Direct effects of body mass index (BMI) and waist-to-hip ratio (WHR) on coronary artery disease (CAD), peripheral artery disease (PAD) and stroke, estimated after no adjustment and after adjustment for genetically predicted fasting glucose in non-diabetics. </w:t>
      </w:r>
      <w:r w:rsidRPr="00A177A1">
        <w:rPr>
          <w:lang w:val="en-US"/>
        </w:rPr>
        <w:t>CI: confidence interval; OR: odds ratio; SD: standard deviation.</w:t>
      </w:r>
    </w:p>
    <w:p w14:paraId="1C95DCD7" w14:textId="79F9612A" w:rsidR="00814C09" w:rsidRPr="00814C09" w:rsidRDefault="00C526A6" w:rsidP="00F77D03">
      <w:pPr>
        <w:spacing w:line="480" w:lineRule="auto"/>
      </w:pPr>
      <w:r w:rsidRPr="00A177A1">
        <w:rPr>
          <w:b/>
          <w:lang w:val="en-US"/>
        </w:rPr>
        <w:t xml:space="preserve">Figure 4. Direct effects of genetically predicted body mass index (BMI) and genetically predicted waist-to-hip ratio (WHR) on coronary artery disease (CAD), peripheral artery disease (PAD) and stroke, estimated after adjusting for each other. </w:t>
      </w:r>
      <w:r w:rsidRPr="00A177A1">
        <w:rPr>
          <w:lang w:val="en-US"/>
        </w:rPr>
        <w:t>CI: confidence interval; OR: odds ratio; SD: standard deviation.</w:t>
      </w:r>
      <w:r w:rsidRPr="00563E4A">
        <w:rPr>
          <w:lang w:val="en-US"/>
        </w:rPr>
        <w:t xml:space="preserve"> </w:t>
      </w:r>
    </w:p>
    <w:sectPr w:rsidR="00814C09" w:rsidRPr="00814C09" w:rsidSect="00F77D03">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F11110" w16cid:durableId="21E54373"/>
  <w16cid:commentId w16cid:paraId="6C9D87D2" w16cid:durableId="21E5442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09620" w14:textId="77777777" w:rsidR="002D29A0" w:rsidRDefault="002D29A0" w:rsidP="002F76BB">
      <w:pPr>
        <w:spacing w:after="0" w:line="240" w:lineRule="auto"/>
      </w:pPr>
      <w:r>
        <w:separator/>
      </w:r>
    </w:p>
  </w:endnote>
  <w:endnote w:type="continuationSeparator" w:id="0">
    <w:p w14:paraId="4A7679C8" w14:textId="77777777" w:rsidR="002D29A0" w:rsidRDefault="002D29A0" w:rsidP="002F7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853586"/>
      <w:docPartObj>
        <w:docPartGallery w:val="Page Numbers (Bottom of Page)"/>
        <w:docPartUnique/>
      </w:docPartObj>
    </w:sdtPr>
    <w:sdtEndPr>
      <w:rPr>
        <w:noProof/>
      </w:rPr>
    </w:sdtEndPr>
    <w:sdtContent>
      <w:p w14:paraId="0DBF2E66" w14:textId="5A75E1C1" w:rsidR="00D92798" w:rsidRDefault="00D92798">
        <w:pPr>
          <w:pStyle w:val="Footer"/>
          <w:jc w:val="right"/>
        </w:pPr>
        <w:r>
          <w:fldChar w:fldCharType="begin"/>
        </w:r>
        <w:r>
          <w:instrText xml:space="preserve"> PAGE   \* MERGEFORMAT </w:instrText>
        </w:r>
        <w:r>
          <w:fldChar w:fldCharType="separate"/>
        </w:r>
        <w:r w:rsidR="003E74FF">
          <w:rPr>
            <w:noProof/>
          </w:rPr>
          <w:t>6</w:t>
        </w:r>
        <w:r>
          <w:rPr>
            <w:noProof/>
          </w:rPr>
          <w:fldChar w:fldCharType="end"/>
        </w:r>
      </w:p>
    </w:sdtContent>
  </w:sdt>
  <w:p w14:paraId="3F1AED34" w14:textId="77777777" w:rsidR="00D92798" w:rsidRDefault="00D927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3D5BC8" w14:textId="77777777" w:rsidR="002D29A0" w:rsidRDefault="002D29A0" w:rsidP="002F76BB">
      <w:pPr>
        <w:spacing w:after="0" w:line="240" w:lineRule="auto"/>
      </w:pPr>
      <w:r>
        <w:separator/>
      </w:r>
    </w:p>
  </w:footnote>
  <w:footnote w:type="continuationSeparator" w:id="0">
    <w:p w14:paraId="1C812D00" w14:textId="77777777" w:rsidR="002D29A0" w:rsidRDefault="002D29A0" w:rsidP="002F76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475B99"/>
    <w:multiLevelType w:val="hybridMultilevel"/>
    <w:tmpl w:val="6B9A7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405F38"/>
    <w:multiLevelType w:val="hybridMultilevel"/>
    <w:tmpl w:val="AE5A5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90304F"/>
    <w:multiLevelType w:val="hybridMultilevel"/>
    <w:tmpl w:val="F60CE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A10D39"/>
    <w:multiLevelType w:val="hybridMultilevel"/>
    <w:tmpl w:val="EBAE0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7644EE7"/>
    <w:multiLevelType w:val="hybridMultilevel"/>
    <w:tmpl w:val="52FE6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D55079"/>
    <w:multiLevelType w:val="hybridMultilevel"/>
    <w:tmpl w:val="02E6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19&lt;/item&gt;&lt;item&gt;28&lt;/item&gt;&lt;item&gt;29&lt;/item&gt;&lt;item&gt;55&lt;/item&gt;&lt;item&gt;92&lt;/item&gt;&lt;item&gt;93&lt;/item&gt;&lt;item&gt;102&lt;/item&gt;&lt;item&gt;103&lt;/item&gt;&lt;item&gt;104&lt;/item&gt;&lt;item&gt;124&lt;/item&gt;&lt;item&gt;135&lt;/item&gt;&lt;item&gt;147&lt;/item&gt;&lt;item&gt;164&lt;/item&gt;&lt;item&gt;168&lt;/item&gt;&lt;item&gt;181&lt;/item&gt;&lt;item&gt;189&lt;/item&gt;&lt;item&gt;191&lt;/item&gt;&lt;item&gt;201&lt;/item&gt;&lt;item&gt;248&lt;/item&gt;&lt;item&gt;386&lt;/item&gt;&lt;item&gt;407&lt;/item&gt;&lt;item&gt;453&lt;/item&gt;&lt;item&gt;476&lt;/item&gt;&lt;item&gt;510&lt;/item&gt;&lt;item&gt;526&lt;/item&gt;&lt;item&gt;632&lt;/item&gt;&lt;item&gt;668&lt;/item&gt;&lt;item&gt;711&lt;/item&gt;&lt;item&gt;714&lt;/item&gt;&lt;item&gt;718&lt;/item&gt;&lt;item&gt;723&lt;/item&gt;&lt;item&gt;731&lt;/item&gt;&lt;item&gt;732&lt;/item&gt;&lt;item&gt;733&lt;/item&gt;&lt;item&gt;736&lt;/item&gt;&lt;item&gt;737&lt;/item&gt;&lt;item&gt;739&lt;/item&gt;&lt;item&gt;741&lt;/item&gt;&lt;item&gt;742&lt;/item&gt;&lt;item&gt;744&lt;/item&gt;&lt;item&gt;745&lt;/item&gt;&lt;item&gt;746&lt;/item&gt;&lt;item&gt;747&lt;/item&gt;&lt;item&gt;750&lt;/item&gt;&lt;item&gt;751&lt;/item&gt;&lt;item&gt;756&lt;/item&gt;&lt;item&gt;757&lt;/item&gt;&lt;item&gt;758&lt;/item&gt;&lt;item&gt;759&lt;/item&gt;&lt;item&gt;760&lt;/item&gt;&lt;item&gt;772&lt;/item&gt;&lt;item&gt;773&lt;/item&gt;&lt;item&gt;774&lt;/item&gt;&lt;item&gt;775&lt;/item&gt;&lt;item&gt;776&lt;/item&gt;&lt;item&gt;777&lt;/item&gt;&lt;item&gt;1016&lt;/item&gt;&lt;item&gt;1135&lt;/item&gt;&lt;item&gt;1189&lt;/item&gt;&lt;item&gt;1216&lt;/item&gt;&lt;/record-ids&gt;&lt;/item&gt;&lt;/Libraries&gt;"/>
  </w:docVars>
  <w:rsids>
    <w:rsidRoot w:val="004F38B5"/>
    <w:rsid w:val="000021C8"/>
    <w:rsid w:val="00002967"/>
    <w:rsid w:val="000266A6"/>
    <w:rsid w:val="00031EA2"/>
    <w:rsid w:val="000372DB"/>
    <w:rsid w:val="00041BC3"/>
    <w:rsid w:val="00043687"/>
    <w:rsid w:val="00047E73"/>
    <w:rsid w:val="000537C8"/>
    <w:rsid w:val="0005436F"/>
    <w:rsid w:val="00066D75"/>
    <w:rsid w:val="00081B58"/>
    <w:rsid w:val="00081E1A"/>
    <w:rsid w:val="00083C8E"/>
    <w:rsid w:val="00087785"/>
    <w:rsid w:val="00091838"/>
    <w:rsid w:val="000929AD"/>
    <w:rsid w:val="00092ABA"/>
    <w:rsid w:val="00093E05"/>
    <w:rsid w:val="0009459C"/>
    <w:rsid w:val="000A553F"/>
    <w:rsid w:val="000A6F38"/>
    <w:rsid w:val="000B3994"/>
    <w:rsid w:val="000C408A"/>
    <w:rsid w:val="000C6801"/>
    <w:rsid w:val="000D0FA6"/>
    <w:rsid w:val="000D145C"/>
    <w:rsid w:val="000D6F02"/>
    <w:rsid w:val="000E0E90"/>
    <w:rsid w:val="000E2316"/>
    <w:rsid w:val="0010511E"/>
    <w:rsid w:val="001066E8"/>
    <w:rsid w:val="00107218"/>
    <w:rsid w:val="00114133"/>
    <w:rsid w:val="00115251"/>
    <w:rsid w:val="00115E2E"/>
    <w:rsid w:val="001206F1"/>
    <w:rsid w:val="001237F8"/>
    <w:rsid w:val="00124D6F"/>
    <w:rsid w:val="001266E8"/>
    <w:rsid w:val="001339E7"/>
    <w:rsid w:val="001360AF"/>
    <w:rsid w:val="00146EF3"/>
    <w:rsid w:val="001576A2"/>
    <w:rsid w:val="00162635"/>
    <w:rsid w:val="00162F24"/>
    <w:rsid w:val="0016797D"/>
    <w:rsid w:val="00181115"/>
    <w:rsid w:val="001830BB"/>
    <w:rsid w:val="00187C1A"/>
    <w:rsid w:val="001921A9"/>
    <w:rsid w:val="001A5CFA"/>
    <w:rsid w:val="001B10FE"/>
    <w:rsid w:val="001B740E"/>
    <w:rsid w:val="001C1678"/>
    <w:rsid w:val="001C33BB"/>
    <w:rsid w:val="001C79A4"/>
    <w:rsid w:val="001F1B9C"/>
    <w:rsid w:val="0020243C"/>
    <w:rsid w:val="0021676A"/>
    <w:rsid w:val="00221613"/>
    <w:rsid w:val="00227B6F"/>
    <w:rsid w:val="00232A38"/>
    <w:rsid w:val="00233E1C"/>
    <w:rsid w:val="00237214"/>
    <w:rsid w:val="00240288"/>
    <w:rsid w:val="00266949"/>
    <w:rsid w:val="0027711B"/>
    <w:rsid w:val="00284C90"/>
    <w:rsid w:val="00291811"/>
    <w:rsid w:val="00295359"/>
    <w:rsid w:val="002960B9"/>
    <w:rsid w:val="002A2FB0"/>
    <w:rsid w:val="002A38D8"/>
    <w:rsid w:val="002B14DF"/>
    <w:rsid w:val="002C0421"/>
    <w:rsid w:val="002C1FFE"/>
    <w:rsid w:val="002C30B2"/>
    <w:rsid w:val="002C39CD"/>
    <w:rsid w:val="002D29A0"/>
    <w:rsid w:val="002E4AAE"/>
    <w:rsid w:val="002E5865"/>
    <w:rsid w:val="002F120D"/>
    <w:rsid w:val="002F43E1"/>
    <w:rsid w:val="002F4AC1"/>
    <w:rsid w:val="002F76BB"/>
    <w:rsid w:val="0031023E"/>
    <w:rsid w:val="00311B04"/>
    <w:rsid w:val="00315178"/>
    <w:rsid w:val="00320187"/>
    <w:rsid w:val="00320BE1"/>
    <w:rsid w:val="0032283B"/>
    <w:rsid w:val="00325A96"/>
    <w:rsid w:val="00326217"/>
    <w:rsid w:val="00327270"/>
    <w:rsid w:val="00344E47"/>
    <w:rsid w:val="00345DF1"/>
    <w:rsid w:val="00351539"/>
    <w:rsid w:val="0036264D"/>
    <w:rsid w:val="00364914"/>
    <w:rsid w:val="003743D6"/>
    <w:rsid w:val="00375260"/>
    <w:rsid w:val="00375954"/>
    <w:rsid w:val="00380168"/>
    <w:rsid w:val="003825E0"/>
    <w:rsid w:val="00385A3D"/>
    <w:rsid w:val="003906A5"/>
    <w:rsid w:val="003A00DF"/>
    <w:rsid w:val="003B57BC"/>
    <w:rsid w:val="003C4034"/>
    <w:rsid w:val="003C4652"/>
    <w:rsid w:val="003D1EF5"/>
    <w:rsid w:val="003D4C99"/>
    <w:rsid w:val="003E14DB"/>
    <w:rsid w:val="003E178D"/>
    <w:rsid w:val="003E21AB"/>
    <w:rsid w:val="003E74FF"/>
    <w:rsid w:val="003F16B6"/>
    <w:rsid w:val="00402C19"/>
    <w:rsid w:val="004076E7"/>
    <w:rsid w:val="004219AF"/>
    <w:rsid w:val="004314FA"/>
    <w:rsid w:val="00434A03"/>
    <w:rsid w:val="00443A67"/>
    <w:rsid w:val="00443BA1"/>
    <w:rsid w:val="0044568C"/>
    <w:rsid w:val="00446885"/>
    <w:rsid w:val="00450F0A"/>
    <w:rsid w:val="0046388A"/>
    <w:rsid w:val="00467190"/>
    <w:rsid w:val="00477008"/>
    <w:rsid w:val="00481F0F"/>
    <w:rsid w:val="00484C91"/>
    <w:rsid w:val="00490972"/>
    <w:rsid w:val="0049399B"/>
    <w:rsid w:val="004977B7"/>
    <w:rsid w:val="004A2617"/>
    <w:rsid w:val="004A2B9F"/>
    <w:rsid w:val="004A3D8A"/>
    <w:rsid w:val="004A40EB"/>
    <w:rsid w:val="004A4DEE"/>
    <w:rsid w:val="004A5237"/>
    <w:rsid w:val="004A75DD"/>
    <w:rsid w:val="004B12B3"/>
    <w:rsid w:val="004C3414"/>
    <w:rsid w:val="004C3C29"/>
    <w:rsid w:val="004C5A56"/>
    <w:rsid w:val="004D047C"/>
    <w:rsid w:val="004D1DF8"/>
    <w:rsid w:val="004D4D53"/>
    <w:rsid w:val="004D63D0"/>
    <w:rsid w:val="004D6440"/>
    <w:rsid w:val="004D75B5"/>
    <w:rsid w:val="004E41CA"/>
    <w:rsid w:val="004E55E2"/>
    <w:rsid w:val="004E75DD"/>
    <w:rsid w:val="004F38B5"/>
    <w:rsid w:val="004F72D2"/>
    <w:rsid w:val="004F786F"/>
    <w:rsid w:val="00503859"/>
    <w:rsid w:val="005038A7"/>
    <w:rsid w:val="00510E33"/>
    <w:rsid w:val="0051434B"/>
    <w:rsid w:val="00524CF7"/>
    <w:rsid w:val="00526E52"/>
    <w:rsid w:val="005304EB"/>
    <w:rsid w:val="00536FCA"/>
    <w:rsid w:val="00541A13"/>
    <w:rsid w:val="005423C4"/>
    <w:rsid w:val="00542DA0"/>
    <w:rsid w:val="00546FEE"/>
    <w:rsid w:val="0056146C"/>
    <w:rsid w:val="00561AA3"/>
    <w:rsid w:val="00563E4A"/>
    <w:rsid w:val="0057120A"/>
    <w:rsid w:val="005730B7"/>
    <w:rsid w:val="005756C9"/>
    <w:rsid w:val="0058181B"/>
    <w:rsid w:val="00584074"/>
    <w:rsid w:val="00586FA8"/>
    <w:rsid w:val="005908B1"/>
    <w:rsid w:val="005931F3"/>
    <w:rsid w:val="00594DEF"/>
    <w:rsid w:val="005A54D8"/>
    <w:rsid w:val="005A5A41"/>
    <w:rsid w:val="005A7AF4"/>
    <w:rsid w:val="005B048E"/>
    <w:rsid w:val="005B6B15"/>
    <w:rsid w:val="005C7D00"/>
    <w:rsid w:val="005D0DB0"/>
    <w:rsid w:val="005D4E0A"/>
    <w:rsid w:val="005D7422"/>
    <w:rsid w:val="005E7F6F"/>
    <w:rsid w:val="005F42A9"/>
    <w:rsid w:val="00604A68"/>
    <w:rsid w:val="0061444F"/>
    <w:rsid w:val="00615805"/>
    <w:rsid w:val="006205AF"/>
    <w:rsid w:val="00622741"/>
    <w:rsid w:val="00624035"/>
    <w:rsid w:val="00626700"/>
    <w:rsid w:val="00633294"/>
    <w:rsid w:val="0063658C"/>
    <w:rsid w:val="0064085D"/>
    <w:rsid w:val="00641C03"/>
    <w:rsid w:val="00643A22"/>
    <w:rsid w:val="00650E8E"/>
    <w:rsid w:val="00664B1E"/>
    <w:rsid w:val="006679C9"/>
    <w:rsid w:val="006768CB"/>
    <w:rsid w:val="00677333"/>
    <w:rsid w:val="006808A5"/>
    <w:rsid w:val="00680E81"/>
    <w:rsid w:val="00682087"/>
    <w:rsid w:val="00682AA5"/>
    <w:rsid w:val="0068577F"/>
    <w:rsid w:val="006A251B"/>
    <w:rsid w:val="006A76FD"/>
    <w:rsid w:val="006B24A7"/>
    <w:rsid w:val="006F17B8"/>
    <w:rsid w:val="006F3705"/>
    <w:rsid w:val="006F6A31"/>
    <w:rsid w:val="006F6ABC"/>
    <w:rsid w:val="006F6C64"/>
    <w:rsid w:val="00700AD3"/>
    <w:rsid w:val="007121A1"/>
    <w:rsid w:val="0072340F"/>
    <w:rsid w:val="00726985"/>
    <w:rsid w:val="007323D9"/>
    <w:rsid w:val="0073394E"/>
    <w:rsid w:val="00740C05"/>
    <w:rsid w:val="00743C8B"/>
    <w:rsid w:val="00743D50"/>
    <w:rsid w:val="00760699"/>
    <w:rsid w:val="00761550"/>
    <w:rsid w:val="00770FDF"/>
    <w:rsid w:val="00774E48"/>
    <w:rsid w:val="00775EAC"/>
    <w:rsid w:val="007833BF"/>
    <w:rsid w:val="0078737E"/>
    <w:rsid w:val="007A0B48"/>
    <w:rsid w:val="007B0E75"/>
    <w:rsid w:val="007B1928"/>
    <w:rsid w:val="007C17B3"/>
    <w:rsid w:val="007C31DE"/>
    <w:rsid w:val="007C344C"/>
    <w:rsid w:val="007C7DFD"/>
    <w:rsid w:val="007D16D3"/>
    <w:rsid w:val="007D2CD6"/>
    <w:rsid w:val="007D355B"/>
    <w:rsid w:val="007D4840"/>
    <w:rsid w:val="007F0D76"/>
    <w:rsid w:val="007F2B23"/>
    <w:rsid w:val="007F684E"/>
    <w:rsid w:val="00802172"/>
    <w:rsid w:val="00806702"/>
    <w:rsid w:val="008133C3"/>
    <w:rsid w:val="00814C09"/>
    <w:rsid w:val="008170B7"/>
    <w:rsid w:val="00821C59"/>
    <w:rsid w:val="008273C3"/>
    <w:rsid w:val="00832C51"/>
    <w:rsid w:val="008346D8"/>
    <w:rsid w:val="0083563F"/>
    <w:rsid w:val="00835CAC"/>
    <w:rsid w:val="00841157"/>
    <w:rsid w:val="00842C53"/>
    <w:rsid w:val="00854563"/>
    <w:rsid w:val="00860891"/>
    <w:rsid w:val="00863CB1"/>
    <w:rsid w:val="00864706"/>
    <w:rsid w:val="00866792"/>
    <w:rsid w:val="00873C72"/>
    <w:rsid w:val="0088037A"/>
    <w:rsid w:val="00885CA0"/>
    <w:rsid w:val="008955C7"/>
    <w:rsid w:val="00896819"/>
    <w:rsid w:val="008A205A"/>
    <w:rsid w:val="008A4536"/>
    <w:rsid w:val="008B22AC"/>
    <w:rsid w:val="008B30EB"/>
    <w:rsid w:val="008B5F17"/>
    <w:rsid w:val="008C26BB"/>
    <w:rsid w:val="008E0993"/>
    <w:rsid w:val="008F07FB"/>
    <w:rsid w:val="008F0C50"/>
    <w:rsid w:val="008F3E14"/>
    <w:rsid w:val="008F71F9"/>
    <w:rsid w:val="008F7220"/>
    <w:rsid w:val="00900055"/>
    <w:rsid w:val="00902E12"/>
    <w:rsid w:val="00902FB8"/>
    <w:rsid w:val="00915B55"/>
    <w:rsid w:val="009261A4"/>
    <w:rsid w:val="00926802"/>
    <w:rsid w:val="009279D1"/>
    <w:rsid w:val="0093087A"/>
    <w:rsid w:val="00935051"/>
    <w:rsid w:val="00947EDE"/>
    <w:rsid w:val="00955FF5"/>
    <w:rsid w:val="00972CF7"/>
    <w:rsid w:val="00973FF9"/>
    <w:rsid w:val="00974F67"/>
    <w:rsid w:val="00977D8B"/>
    <w:rsid w:val="009843A7"/>
    <w:rsid w:val="00986125"/>
    <w:rsid w:val="009877F1"/>
    <w:rsid w:val="009913F3"/>
    <w:rsid w:val="00992C1C"/>
    <w:rsid w:val="009A0D03"/>
    <w:rsid w:val="009A4183"/>
    <w:rsid w:val="009A4F56"/>
    <w:rsid w:val="009B3693"/>
    <w:rsid w:val="009B38B8"/>
    <w:rsid w:val="009D6CF7"/>
    <w:rsid w:val="009E2A9D"/>
    <w:rsid w:val="009E635C"/>
    <w:rsid w:val="009F69C7"/>
    <w:rsid w:val="00A130B2"/>
    <w:rsid w:val="00A169F2"/>
    <w:rsid w:val="00A177A1"/>
    <w:rsid w:val="00A2178D"/>
    <w:rsid w:val="00A2447F"/>
    <w:rsid w:val="00A42AB1"/>
    <w:rsid w:val="00A6089D"/>
    <w:rsid w:val="00A6604C"/>
    <w:rsid w:val="00A66FC3"/>
    <w:rsid w:val="00A72394"/>
    <w:rsid w:val="00A9407E"/>
    <w:rsid w:val="00A96D4C"/>
    <w:rsid w:val="00AA4C5E"/>
    <w:rsid w:val="00AA4FB3"/>
    <w:rsid w:val="00AA5E79"/>
    <w:rsid w:val="00AB05B6"/>
    <w:rsid w:val="00AB3902"/>
    <w:rsid w:val="00AB3D53"/>
    <w:rsid w:val="00AC06FD"/>
    <w:rsid w:val="00AC3CE3"/>
    <w:rsid w:val="00AC5EB4"/>
    <w:rsid w:val="00AC6683"/>
    <w:rsid w:val="00AC744C"/>
    <w:rsid w:val="00AD24CB"/>
    <w:rsid w:val="00AD2EE2"/>
    <w:rsid w:val="00AD43FA"/>
    <w:rsid w:val="00AD6A14"/>
    <w:rsid w:val="00AE1F00"/>
    <w:rsid w:val="00AE27CD"/>
    <w:rsid w:val="00AF7953"/>
    <w:rsid w:val="00B0083A"/>
    <w:rsid w:val="00B01057"/>
    <w:rsid w:val="00B0149D"/>
    <w:rsid w:val="00B02088"/>
    <w:rsid w:val="00B049BF"/>
    <w:rsid w:val="00B05EE7"/>
    <w:rsid w:val="00B11CF8"/>
    <w:rsid w:val="00B12020"/>
    <w:rsid w:val="00B23A30"/>
    <w:rsid w:val="00B25137"/>
    <w:rsid w:val="00B26159"/>
    <w:rsid w:val="00B3163E"/>
    <w:rsid w:val="00B37E50"/>
    <w:rsid w:val="00B41889"/>
    <w:rsid w:val="00B41992"/>
    <w:rsid w:val="00B45525"/>
    <w:rsid w:val="00B60367"/>
    <w:rsid w:val="00B61285"/>
    <w:rsid w:val="00B64827"/>
    <w:rsid w:val="00B6616B"/>
    <w:rsid w:val="00B672EA"/>
    <w:rsid w:val="00B760C2"/>
    <w:rsid w:val="00B77815"/>
    <w:rsid w:val="00B85768"/>
    <w:rsid w:val="00B916EF"/>
    <w:rsid w:val="00B9383B"/>
    <w:rsid w:val="00BA1962"/>
    <w:rsid w:val="00BB22F5"/>
    <w:rsid w:val="00BB6C1B"/>
    <w:rsid w:val="00BB7ABE"/>
    <w:rsid w:val="00BC0426"/>
    <w:rsid w:val="00BD76A3"/>
    <w:rsid w:val="00BF77EC"/>
    <w:rsid w:val="00BF7932"/>
    <w:rsid w:val="00C02322"/>
    <w:rsid w:val="00C042DA"/>
    <w:rsid w:val="00C04EFB"/>
    <w:rsid w:val="00C075F0"/>
    <w:rsid w:val="00C11014"/>
    <w:rsid w:val="00C147EC"/>
    <w:rsid w:val="00C3048D"/>
    <w:rsid w:val="00C313C7"/>
    <w:rsid w:val="00C4537B"/>
    <w:rsid w:val="00C45628"/>
    <w:rsid w:val="00C46B6E"/>
    <w:rsid w:val="00C50CFB"/>
    <w:rsid w:val="00C50DD0"/>
    <w:rsid w:val="00C526A6"/>
    <w:rsid w:val="00C600AD"/>
    <w:rsid w:val="00C60BBE"/>
    <w:rsid w:val="00C70B26"/>
    <w:rsid w:val="00C71F20"/>
    <w:rsid w:val="00C73C8E"/>
    <w:rsid w:val="00C827ED"/>
    <w:rsid w:val="00C924C9"/>
    <w:rsid w:val="00C92FA7"/>
    <w:rsid w:val="00C94364"/>
    <w:rsid w:val="00C9783A"/>
    <w:rsid w:val="00CA2530"/>
    <w:rsid w:val="00CB1C82"/>
    <w:rsid w:val="00CB4921"/>
    <w:rsid w:val="00CC3585"/>
    <w:rsid w:val="00CD0996"/>
    <w:rsid w:val="00CD354F"/>
    <w:rsid w:val="00CD7941"/>
    <w:rsid w:val="00CF2BBC"/>
    <w:rsid w:val="00CF3602"/>
    <w:rsid w:val="00CF41DC"/>
    <w:rsid w:val="00CF7FEB"/>
    <w:rsid w:val="00D05BFB"/>
    <w:rsid w:val="00D06753"/>
    <w:rsid w:val="00D10887"/>
    <w:rsid w:val="00D1730E"/>
    <w:rsid w:val="00D20C74"/>
    <w:rsid w:val="00D37180"/>
    <w:rsid w:val="00D436CD"/>
    <w:rsid w:val="00D47414"/>
    <w:rsid w:val="00D64942"/>
    <w:rsid w:val="00D74510"/>
    <w:rsid w:val="00D862CE"/>
    <w:rsid w:val="00D92798"/>
    <w:rsid w:val="00D94AA8"/>
    <w:rsid w:val="00D96653"/>
    <w:rsid w:val="00DA4538"/>
    <w:rsid w:val="00DB13A2"/>
    <w:rsid w:val="00DB1741"/>
    <w:rsid w:val="00DB18F4"/>
    <w:rsid w:val="00DB4C15"/>
    <w:rsid w:val="00DC1A67"/>
    <w:rsid w:val="00DC1DDB"/>
    <w:rsid w:val="00DC3CFE"/>
    <w:rsid w:val="00DD420F"/>
    <w:rsid w:val="00DD431A"/>
    <w:rsid w:val="00DF33F7"/>
    <w:rsid w:val="00E03B10"/>
    <w:rsid w:val="00E137D5"/>
    <w:rsid w:val="00E16F9D"/>
    <w:rsid w:val="00E1755A"/>
    <w:rsid w:val="00E224D9"/>
    <w:rsid w:val="00E3511D"/>
    <w:rsid w:val="00E42A8A"/>
    <w:rsid w:val="00E454B5"/>
    <w:rsid w:val="00E50173"/>
    <w:rsid w:val="00E517ED"/>
    <w:rsid w:val="00E52774"/>
    <w:rsid w:val="00E71C34"/>
    <w:rsid w:val="00E739CB"/>
    <w:rsid w:val="00E73CBB"/>
    <w:rsid w:val="00E802A3"/>
    <w:rsid w:val="00E80976"/>
    <w:rsid w:val="00E8137B"/>
    <w:rsid w:val="00E83AFE"/>
    <w:rsid w:val="00E84EA5"/>
    <w:rsid w:val="00E91FE4"/>
    <w:rsid w:val="00E95200"/>
    <w:rsid w:val="00EA08C9"/>
    <w:rsid w:val="00EA3066"/>
    <w:rsid w:val="00EB1A7C"/>
    <w:rsid w:val="00EB37BE"/>
    <w:rsid w:val="00EC1E30"/>
    <w:rsid w:val="00EC427B"/>
    <w:rsid w:val="00EE031E"/>
    <w:rsid w:val="00EE20C4"/>
    <w:rsid w:val="00EE2B09"/>
    <w:rsid w:val="00EE438B"/>
    <w:rsid w:val="00EE6F4B"/>
    <w:rsid w:val="00EE7F4E"/>
    <w:rsid w:val="00EF5357"/>
    <w:rsid w:val="00F044BC"/>
    <w:rsid w:val="00F06C47"/>
    <w:rsid w:val="00F07031"/>
    <w:rsid w:val="00F207FD"/>
    <w:rsid w:val="00F209F3"/>
    <w:rsid w:val="00F24C3E"/>
    <w:rsid w:val="00F2724A"/>
    <w:rsid w:val="00F427DE"/>
    <w:rsid w:val="00F454E9"/>
    <w:rsid w:val="00F45634"/>
    <w:rsid w:val="00F47DC5"/>
    <w:rsid w:val="00F562C3"/>
    <w:rsid w:val="00F57AB2"/>
    <w:rsid w:val="00F6205B"/>
    <w:rsid w:val="00F67418"/>
    <w:rsid w:val="00F67621"/>
    <w:rsid w:val="00F70380"/>
    <w:rsid w:val="00F741AC"/>
    <w:rsid w:val="00F77399"/>
    <w:rsid w:val="00F77D03"/>
    <w:rsid w:val="00F818DE"/>
    <w:rsid w:val="00F9308B"/>
    <w:rsid w:val="00F93653"/>
    <w:rsid w:val="00F94198"/>
    <w:rsid w:val="00FA1FED"/>
    <w:rsid w:val="00FA3BEF"/>
    <w:rsid w:val="00FC3131"/>
    <w:rsid w:val="00FD4602"/>
    <w:rsid w:val="00FD7A7F"/>
    <w:rsid w:val="00FE2E20"/>
    <w:rsid w:val="00FF4B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FAA3F"/>
  <w15:chartTrackingRefBased/>
  <w15:docId w15:val="{93EAC1F2-9730-45B5-B93B-224F2BFF7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F38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16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786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F38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38B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F38B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1678"/>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1C1678"/>
    <w:pPr>
      <w:ind w:left="720"/>
      <w:contextualSpacing/>
    </w:pPr>
  </w:style>
  <w:style w:type="paragraph" w:styleId="Header">
    <w:name w:val="header"/>
    <w:basedOn w:val="Normal"/>
    <w:link w:val="HeaderChar"/>
    <w:uiPriority w:val="99"/>
    <w:unhideWhenUsed/>
    <w:rsid w:val="002F76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76BB"/>
  </w:style>
  <w:style w:type="paragraph" w:styleId="Footer">
    <w:name w:val="footer"/>
    <w:basedOn w:val="Normal"/>
    <w:link w:val="FooterChar"/>
    <w:uiPriority w:val="99"/>
    <w:unhideWhenUsed/>
    <w:rsid w:val="002F76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76BB"/>
  </w:style>
  <w:style w:type="paragraph" w:styleId="NoSpacing">
    <w:name w:val="No Spacing"/>
    <w:uiPriority w:val="1"/>
    <w:qFormat/>
    <w:rsid w:val="002F76BB"/>
    <w:pPr>
      <w:spacing w:after="0" w:line="240" w:lineRule="auto"/>
    </w:pPr>
  </w:style>
  <w:style w:type="character" w:customStyle="1" w:styleId="Heading3Char">
    <w:name w:val="Heading 3 Char"/>
    <w:basedOn w:val="DefaultParagraphFont"/>
    <w:link w:val="Heading3"/>
    <w:uiPriority w:val="9"/>
    <w:rsid w:val="004F786F"/>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B26159"/>
    <w:pPr>
      <w:spacing w:after="0"/>
      <w:jc w:val="center"/>
    </w:pPr>
    <w:rPr>
      <w:rFonts w:ascii="Calibri Light" w:hAnsi="Calibri Light" w:cs="Calibri Light"/>
      <w:noProof/>
      <w:sz w:val="24"/>
      <w:lang w:val="en-US"/>
    </w:rPr>
  </w:style>
  <w:style w:type="character" w:customStyle="1" w:styleId="EndNoteBibliographyTitleChar">
    <w:name w:val="EndNote Bibliography Title Char"/>
    <w:basedOn w:val="DefaultParagraphFont"/>
    <w:link w:val="EndNoteBibliographyTitle"/>
    <w:rsid w:val="00B26159"/>
    <w:rPr>
      <w:rFonts w:ascii="Calibri Light" w:hAnsi="Calibri Light" w:cs="Calibri Light"/>
      <w:noProof/>
      <w:sz w:val="24"/>
      <w:lang w:val="en-US"/>
    </w:rPr>
  </w:style>
  <w:style w:type="paragraph" w:customStyle="1" w:styleId="EndNoteBibliography">
    <w:name w:val="EndNote Bibliography"/>
    <w:basedOn w:val="Normal"/>
    <w:link w:val="EndNoteBibliographyChar"/>
    <w:rsid w:val="00B26159"/>
    <w:pPr>
      <w:spacing w:line="240" w:lineRule="auto"/>
    </w:pPr>
    <w:rPr>
      <w:rFonts w:ascii="Calibri Light" w:hAnsi="Calibri Light" w:cs="Calibri Light"/>
      <w:noProof/>
      <w:sz w:val="24"/>
      <w:lang w:val="en-US"/>
    </w:rPr>
  </w:style>
  <w:style w:type="character" w:customStyle="1" w:styleId="EndNoteBibliographyChar">
    <w:name w:val="EndNote Bibliography Char"/>
    <w:basedOn w:val="DefaultParagraphFont"/>
    <w:link w:val="EndNoteBibliography"/>
    <w:rsid w:val="00B26159"/>
    <w:rPr>
      <w:rFonts w:ascii="Calibri Light" w:hAnsi="Calibri Light" w:cs="Calibri Light"/>
      <w:noProof/>
      <w:sz w:val="24"/>
      <w:lang w:val="en-US"/>
    </w:rPr>
  </w:style>
  <w:style w:type="character" w:styleId="Hyperlink">
    <w:name w:val="Hyperlink"/>
    <w:basedOn w:val="DefaultParagraphFont"/>
    <w:uiPriority w:val="99"/>
    <w:unhideWhenUsed/>
    <w:rsid w:val="00B26159"/>
    <w:rPr>
      <w:color w:val="0563C1" w:themeColor="hyperlink"/>
      <w:u w:val="single"/>
    </w:rPr>
  </w:style>
  <w:style w:type="character" w:styleId="FollowedHyperlink">
    <w:name w:val="FollowedHyperlink"/>
    <w:basedOn w:val="DefaultParagraphFont"/>
    <w:uiPriority w:val="99"/>
    <w:semiHidden/>
    <w:unhideWhenUsed/>
    <w:rsid w:val="004A3D8A"/>
    <w:rPr>
      <w:color w:val="954F72" w:themeColor="followedHyperlink"/>
      <w:u w:val="single"/>
    </w:rPr>
  </w:style>
  <w:style w:type="character" w:styleId="CommentReference">
    <w:name w:val="annotation reference"/>
    <w:basedOn w:val="DefaultParagraphFont"/>
    <w:uiPriority w:val="99"/>
    <w:semiHidden/>
    <w:unhideWhenUsed/>
    <w:rsid w:val="00114133"/>
    <w:rPr>
      <w:sz w:val="18"/>
      <w:szCs w:val="18"/>
    </w:rPr>
  </w:style>
  <w:style w:type="paragraph" w:styleId="CommentText">
    <w:name w:val="annotation text"/>
    <w:basedOn w:val="Normal"/>
    <w:link w:val="CommentTextChar"/>
    <w:uiPriority w:val="99"/>
    <w:semiHidden/>
    <w:unhideWhenUsed/>
    <w:rsid w:val="00114133"/>
    <w:pPr>
      <w:spacing w:line="240" w:lineRule="auto"/>
    </w:pPr>
    <w:rPr>
      <w:sz w:val="24"/>
      <w:szCs w:val="24"/>
    </w:rPr>
  </w:style>
  <w:style w:type="character" w:customStyle="1" w:styleId="CommentTextChar">
    <w:name w:val="Comment Text Char"/>
    <w:basedOn w:val="DefaultParagraphFont"/>
    <w:link w:val="CommentText"/>
    <w:uiPriority w:val="99"/>
    <w:semiHidden/>
    <w:rsid w:val="00114133"/>
    <w:rPr>
      <w:sz w:val="24"/>
      <w:szCs w:val="24"/>
    </w:rPr>
  </w:style>
  <w:style w:type="paragraph" w:styleId="CommentSubject">
    <w:name w:val="annotation subject"/>
    <w:basedOn w:val="CommentText"/>
    <w:next w:val="CommentText"/>
    <w:link w:val="CommentSubjectChar"/>
    <w:uiPriority w:val="99"/>
    <w:semiHidden/>
    <w:unhideWhenUsed/>
    <w:rsid w:val="00114133"/>
    <w:rPr>
      <w:b/>
      <w:bCs/>
      <w:sz w:val="20"/>
      <w:szCs w:val="20"/>
    </w:rPr>
  </w:style>
  <w:style w:type="character" w:customStyle="1" w:styleId="CommentSubjectChar">
    <w:name w:val="Comment Subject Char"/>
    <w:basedOn w:val="CommentTextChar"/>
    <w:link w:val="CommentSubject"/>
    <w:uiPriority w:val="99"/>
    <w:semiHidden/>
    <w:rsid w:val="00114133"/>
    <w:rPr>
      <w:b/>
      <w:bCs/>
      <w:sz w:val="20"/>
      <w:szCs w:val="20"/>
    </w:rPr>
  </w:style>
  <w:style w:type="paragraph" w:styleId="BalloonText">
    <w:name w:val="Balloon Text"/>
    <w:basedOn w:val="Normal"/>
    <w:link w:val="BalloonTextChar"/>
    <w:uiPriority w:val="99"/>
    <w:semiHidden/>
    <w:unhideWhenUsed/>
    <w:rsid w:val="0011413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4133"/>
    <w:rPr>
      <w:rFonts w:ascii="Times New Roman" w:hAnsi="Times New Roman" w:cs="Times New Roman"/>
      <w:sz w:val="18"/>
      <w:szCs w:val="18"/>
    </w:rPr>
  </w:style>
  <w:style w:type="character" w:customStyle="1" w:styleId="weak">
    <w:name w:val="weak"/>
    <w:basedOn w:val="DefaultParagraphFont"/>
    <w:rsid w:val="00345DF1"/>
  </w:style>
  <w:style w:type="character" w:styleId="LineNumber">
    <w:name w:val="line number"/>
    <w:basedOn w:val="DefaultParagraphFont"/>
    <w:uiPriority w:val="99"/>
    <w:semiHidden/>
    <w:unhideWhenUsed/>
    <w:rsid w:val="00680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70426">
      <w:bodyDiv w:val="1"/>
      <w:marLeft w:val="0"/>
      <w:marRight w:val="0"/>
      <w:marTop w:val="0"/>
      <w:marBottom w:val="0"/>
      <w:divBdr>
        <w:top w:val="none" w:sz="0" w:space="0" w:color="auto"/>
        <w:left w:val="none" w:sz="0" w:space="0" w:color="auto"/>
        <w:bottom w:val="none" w:sz="0" w:space="0" w:color="auto"/>
        <w:right w:val="none" w:sz="0" w:space="0" w:color="auto"/>
      </w:divBdr>
    </w:div>
    <w:div w:id="362099390">
      <w:bodyDiv w:val="1"/>
      <w:marLeft w:val="0"/>
      <w:marRight w:val="0"/>
      <w:marTop w:val="0"/>
      <w:marBottom w:val="0"/>
      <w:divBdr>
        <w:top w:val="none" w:sz="0" w:space="0" w:color="auto"/>
        <w:left w:val="none" w:sz="0" w:space="0" w:color="auto"/>
        <w:bottom w:val="none" w:sz="0" w:space="0" w:color="auto"/>
        <w:right w:val="none" w:sz="0" w:space="0" w:color="auto"/>
      </w:divBdr>
    </w:div>
    <w:div w:id="488711925">
      <w:bodyDiv w:val="1"/>
      <w:marLeft w:val="0"/>
      <w:marRight w:val="0"/>
      <w:marTop w:val="0"/>
      <w:marBottom w:val="0"/>
      <w:divBdr>
        <w:top w:val="none" w:sz="0" w:space="0" w:color="auto"/>
        <w:left w:val="none" w:sz="0" w:space="0" w:color="auto"/>
        <w:bottom w:val="none" w:sz="0" w:space="0" w:color="auto"/>
        <w:right w:val="none" w:sz="0" w:space="0" w:color="auto"/>
      </w:divBdr>
    </w:div>
    <w:div w:id="604191985">
      <w:bodyDiv w:val="1"/>
      <w:marLeft w:val="0"/>
      <w:marRight w:val="0"/>
      <w:marTop w:val="0"/>
      <w:marBottom w:val="0"/>
      <w:divBdr>
        <w:top w:val="none" w:sz="0" w:space="0" w:color="auto"/>
        <w:left w:val="none" w:sz="0" w:space="0" w:color="auto"/>
        <w:bottom w:val="none" w:sz="0" w:space="0" w:color="auto"/>
        <w:right w:val="none" w:sz="0" w:space="0" w:color="auto"/>
      </w:divBdr>
    </w:div>
    <w:div w:id="645478415">
      <w:bodyDiv w:val="1"/>
      <w:marLeft w:val="0"/>
      <w:marRight w:val="0"/>
      <w:marTop w:val="0"/>
      <w:marBottom w:val="0"/>
      <w:divBdr>
        <w:top w:val="none" w:sz="0" w:space="0" w:color="auto"/>
        <w:left w:val="none" w:sz="0" w:space="0" w:color="auto"/>
        <w:bottom w:val="none" w:sz="0" w:space="0" w:color="auto"/>
        <w:right w:val="none" w:sz="0" w:space="0" w:color="auto"/>
      </w:divBdr>
    </w:div>
    <w:div w:id="800222051">
      <w:bodyDiv w:val="1"/>
      <w:marLeft w:val="0"/>
      <w:marRight w:val="0"/>
      <w:marTop w:val="0"/>
      <w:marBottom w:val="0"/>
      <w:divBdr>
        <w:top w:val="none" w:sz="0" w:space="0" w:color="auto"/>
        <w:left w:val="none" w:sz="0" w:space="0" w:color="auto"/>
        <w:bottom w:val="none" w:sz="0" w:space="0" w:color="auto"/>
        <w:right w:val="none" w:sz="0" w:space="0" w:color="auto"/>
      </w:divBdr>
    </w:div>
    <w:div w:id="834153826">
      <w:bodyDiv w:val="1"/>
      <w:marLeft w:val="0"/>
      <w:marRight w:val="0"/>
      <w:marTop w:val="0"/>
      <w:marBottom w:val="0"/>
      <w:divBdr>
        <w:top w:val="none" w:sz="0" w:space="0" w:color="auto"/>
        <w:left w:val="none" w:sz="0" w:space="0" w:color="auto"/>
        <w:bottom w:val="none" w:sz="0" w:space="0" w:color="auto"/>
        <w:right w:val="none" w:sz="0" w:space="0" w:color="auto"/>
      </w:divBdr>
    </w:div>
    <w:div w:id="1121143679">
      <w:bodyDiv w:val="1"/>
      <w:marLeft w:val="0"/>
      <w:marRight w:val="0"/>
      <w:marTop w:val="0"/>
      <w:marBottom w:val="0"/>
      <w:divBdr>
        <w:top w:val="none" w:sz="0" w:space="0" w:color="auto"/>
        <w:left w:val="none" w:sz="0" w:space="0" w:color="auto"/>
        <w:bottom w:val="none" w:sz="0" w:space="0" w:color="auto"/>
        <w:right w:val="none" w:sz="0" w:space="0" w:color="auto"/>
      </w:divBdr>
    </w:div>
    <w:div w:id="1333680413">
      <w:bodyDiv w:val="1"/>
      <w:marLeft w:val="0"/>
      <w:marRight w:val="0"/>
      <w:marTop w:val="0"/>
      <w:marBottom w:val="0"/>
      <w:divBdr>
        <w:top w:val="none" w:sz="0" w:space="0" w:color="auto"/>
        <w:left w:val="none" w:sz="0" w:space="0" w:color="auto"/>
        <w:bottom w:val="none" w:sz="0" w:space="0" w:color="auto"/>
        <w:right w:val="none" w:sz="0" w:space="0" w:color="auto"/>
      </w:divBdr>
    </w:div>
    <w:div w:id="1377389068">
      <w:bodyDiv w:val="1"/>
      <w:marLeft w:val="0"/>
      <w:marRight w:val="0"/>
      <w:marTop w:val="0"/>
      <w:marBottom w:val="0"/>
      <w:divBdr>
        <w:top w:val="none" w:sz="0" w:space="0" w:color="auto"/>
        <w:left w:val="none" w:sz="0" w:space="0" w:color="auto"/>
        <w:bottom w:val="none" w:sz="0" w:space="0" w:color="auto"/>
        <w:right w:val="none" w:sz="0" w:space="0" w:color="auto"/>
      </w:divBdr>
    </w:div>
    <w:div w:id="2031174884">
      <w:bodyDiv w:val="1"/>
      <w:marLeft w:val="0"/>
      <w:marRight w:val="0"/>
      <w:marTop w:val="0"/>
      <w:marBottom w:val="0"/>
      <w:divBdr>
        <w:top w:val="none" w:sz="0" w:space="0" w:color="auto"/>
        <w:left w:val="none" w:sz="0" w:space="0" w:color="auto"/>
        <w:bottom w:val="none" w:sz="0" w:space="0" w:color="auto"/>
        <w:right w:val="none" w:sz="0" w:space="0" w:color="auto"/>
      </w:divBdr>
    </w:div>
    <w:div w:id="2072075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ender.gill@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gastroke.org/author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gastroke.org/acknowledgments.html" TargetMode="External"/><Relationship Id="rId5" Type="http://schemas.openxmlformats.org/officeDocument/2006/relationships/webSettings" Target="webSettings.xml"/><Relationship Id="rId10" Type="http://schemas.openxmlformats.org/officeDocument/2006/relationships/hyperlink" Target="https://doi.org/10.7287/peerj.preprints.27857v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FA888D57-DED8-4B34-A2B5-8944A21E7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156</Words>
  <Characters>69290</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8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Dipender P S</dc:creator>
  <cp:keywords/>
  <dc:description/>
  <cp:lastModifiedBy>Gill, Dipender P S</cp:lastModifiedBy>
  <cp:revision>2</cp:revision>
  <dcterms:created xsi:type="dcterms:W3CDTF">2021-02-23T17:01:00Z</dcterms:created>
  <dcterms:modified xsi:type="dcterms:W3CDTF">2021-02-23T17:01:00Z</dcterms:modified>
</cp:coreProperties>
</file>